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2A0B4" w14:textId="77777777" w:rsidR="00BF0354" w:rsidRPr="0061670A" w:rsidRDefault="00BF7EB9" w:rsidP="00111AC6">
      <w:pPr>
        <w:pStyle w:val="Untertitel"/>
        <w:rPr>
          <w:b/>
          <w:u w:val="single"/>
        </w:rPr>
      </w:pPr>
      <w:r w:rsidRPr="0061670A">
        <w:rPr>
          <w:noProof/>
          <w:u w:val="single"/>
        </w:rPr>
        <mc:AlternateContent>
          <mc:Choice Requires="wps">
            <w:drawing>
              <wp:anchor distT="0" distB="0" distL="114300" distR="114300" simplePos="0" relativeHeight="251655168" behindDoc="0" locked="0" layoutInCell="1" allowOverlap="1" wp14:anchorId="4BEC809E" wp14:editId="7B5F9D5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FBD2D" w14:textId="5ECD188D" w:rsidR="00AC53F3" w:rsidRPr="009D587A" w:rsidRDefault="00AC53F3" w:rsidP="0062608E">
                            <w:pPr>
                              <w:pStyle w:val="Titel"/>
                            </w:pPr>
                            <w:r w:rsidRPr="009D587A">
                              <w:t>Möglichkeiten zur Kontrolle und Steuerung der Kommunikation von Microservices</w:t>
                            </w:r>
                          </w:p>
                          <w:p w14:paraId="5BE0303A" w14:textId="72F3F0F4" w:rsidR="00AC53F3" w:rsidRPr="00BF0354" w:rsidRDefault="00AC53F3" w:rsidP="00BF0354">
                            <w:pPr>
                              <w:pStyle w:val="Titel"/>
                            </w:pP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EC809E"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5168;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14:paraId="136FBD2D" w14:textId="5ECD188D" w:rsidR="00AC53F3" w:rsidRPr="009D587A" w:rsidRDefault="00AC53F3" w:rsidP="0062608E">
                      <w:pPr>
                        <w:pStyle w:val="Titel"/>
                      </w:pPr>
                      <w:r w:rsidRPr="009D587A">
                        <w:t>Möglichkeiten zur Kontrolle und Steuerung der Kommunikation von Microservices</w:t>
                      </w:r>
                    </w:p>
                    <w:p w14:paraId="5BE0303A" w14:textId="72F3F0F4" w:rsidR="00AC53F3" w:rsidRPr="00BF0354" w:rsidRDefault="00AC53F3" w:rsidP="00BF0354">
                      <w:pPr>
                        <w:pStyle w:val="Titel"/>
                      </w:pPr>
                    </w:p>
                  </w:txbxContent>
                </v:textbox>
                <w10:wrap anchory="margin"/>
              </v:shape>
            </w:pict>
          </mc:Fallback>
        </mc:AlternateContent>
      </w:r>
      <w:r w:rsidRPr="0061670A">
        <w:rPr>
          <w:noProof/>
          <w:u w:val="single"/>
        </w:rPr>
        <mc:AlternateContent>
          <mc:Choice Requires="wps">
            <w:drawing>
              <wp:anchor distT="0" distB="0" distL="114300" distR="114300" simplePos="0" relativeHeight="251656192" behindDoc="0" locked="0" layoutInCell="1" allowOverlap="1" wp14:anchorId="19480FD6" wp14:editId="1E24CCDB">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3B084" w14:textId="77777777" w:rsidR="00AC53F3" w:rsidRDefault="00AC53F3" w:rsidP="00BF7EB9">
                            <w:pPr>
                              <w:pStyle w:val="Untertitel"/>
                              <w:rPr>
                                <w:b/>
                              </w:rPr>
                            </w:pPr>
                            <w:r w:rsidRPr="00111AC6">
                              <w:rPr>
                                <w:b/>
                              </w:rPr>
                              <w:t>Bachelorarbeit</w:t>
                            </w:r>
                          </w:p>
                          <w:p w14:paraId="60578AAC" w14:textId="77777777" w:rsidR="00AC53F3" w:rsidRPr="00BF0354" w:rsidRDefault="00AC53F3" w:rsidP="00BF7EB9">
                            <w:pPr>
                              <w:pStyle w:val="Untertitel"/>
                            </w:pPr>
                            <w:r w:rsidRPr="00BF0354">
                              <w:t>im Studiengang</w:t>
                            </w:r>
                            <w:r w:rsidRPr="00BF0354">
                              <w:br/>
                            </w:r>
                            <w:r>
                              <w:t>Softwaretechnik und Medieninformatik</w:t>
                            </w:r>
                          </w:p>
                          <w:p w14:paraId="196FD6B5" w14:textId="77777777" w:rsidR="00AC53F3" w:rsidRDefault="00AC53F3" w:rsidP="005D26BD">
                            <w:pPr>
                              <w:pStyle w:val="Untertitel"/>
                            </w:pPr>
                            <w:r>
                              <w:t>vorgelegt von</w:t>
                            </w:r>
                          </w:p>
                          <w:p w14:paraId="728C98A5" w14:textId="0D8F4D8E" w:rsidR="00AC53F3" w:rsidRDefault="00AC53F3" w:rsidP="00BA7590">
                            <w:pPr>
                              <w:pStyle w:val="Untertitel"/>
                            </w:pPr>
                            <w:r>
                              <w:rPr>
                                <w:b/>
                              </w:rPr>
                              <w:t>Gerrit Wildermuth</w:t>
                            </w:r>
                            <w:r>
                              <w:rPr>
                                <w:b/>
                              </w:rPr>
                              <w:br/>
                            </w:r>
                            <w:r>
                              <w:t>Matr.-Nr.: 74734</w:t>
                            </w:r>
                          </w:p>
                          <w:p w14:paraId="16C8E94E" w14:textId="77777777" w:rsidR="00AC53F3" w:rsidRPr="00BA7590" w:rsidRDefault="00AC53F3"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19480FD6" id="Textfeld 9" o:spid="_x0000_s1027" type="#_x0000_t202" style="position:absolute;left:0;text-align:left;margin-left:0;margin-top:368.55pt;width:425.2pt;height:281.6pt;z-index:251656192;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14:paraId="1AC3B084" w14:textId="77777777" w:rsidR="00AC53F3" w:rsidRDefault="00AC53F3" w:rsidP="00BF7EB9">
                      <w:pPr>
                        <w:pStyle w:val="Untertitel"/>
                        <w:rPr>
                          <w:b/>
                        </w:rPr>
                      </w:pPr>
                      <w:r w:rsidRPr="00111AC6">
                        <w:rPr>
                          <w:b/>
                        </w:rPr>
                        <w:t>Bachelorarbeit</w:t>
                      </w:r>
                    </w:p>
                    <w:p w14:paraId="60578AAC" w14:textId="77777777" w:rsidR="00AC53F3" w:rsidRPr="00BF0354" w:rsidRDefault="00AC53F3" w:rsidP="00BF7EB9">
                      <w:pPr>
                        <w:pStyle w:val="Untertitel"/>
                      </w:pPr>
                      <w:r w:rsidRPr="00BF0354">
                        <w:t>im Studiengang</w:t>
                      </w:r>
                      <w:r w:rsidRPr="00BF0354">
                        <w:br/>
                      </w:r>
                      <w:r>
                        <w:t>Softwaretechnik und Medieninformatik</w:t>
                      </w:r>
                    </w:p>
                    <w:p w14:paraId="196FD6B5" w14:textId="77777777" w:rsidR="00AC53F3" w:rsidRDefault="00AC53F3" w:rsidP="005D26BD">
                      <w:pPr>
                        <w:pStyle w:val="Untertitel"/>
                      </w:pPr>
                      <w:r>
                        <w:t>vorgelegt von</w:t>
                      </w:r>
                    </w:p>
                    <w:p w14:paraId="728C98A5" w14:textId="0D8F4D8E" w:rsidR="00AC53F3" w:rsidRDefault="00AC53F3" w:rsidP="00BA7590">
                      <w:pPr>
                        <w:pStyle w:val="Untertitel"/>
                      </w:pPr>
                      <w:r>
                        <w:rPr>
                          <w:b/>
                        </w:rPr>
                        <w:t>Gerrit Wildermuth</w:t>
                      </w:r>
                      <w:r>
                        <w:rPr>
                          <w:b/>
                        </w:rPr>
                        <w:br/>
                      </w:r>
                      <w:r>
                        <w:t>Matr.-Nr.: 74734</w:t>
                      </w:r>
                    </w:p>
                    <w:p w14:paraId="16C8E94E" w14:textId="77777777" w:rsidR="00AC53F3" w:rsidRPr="00BA7590" w:rsidRDefault="00AC53F3"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v:textbox>
                <w10:wrap anchory="margin"/>
              </v:shape>
            </w:pict>
          </mc:Fallback>
        </mc:AlternateContent>
      </w:r>
      <w:r w:rsidR="00BA7590" w:rsidRPr="0061670A">
        <w:rPr>
          <w:noProof/>
          <w:u w:val="single"/>
        </w:rPr>
        <mc:AlternateContent>
          <mc:Choice Requires="wps">
            <w:drawing>
              <wp:anchor distT="0" distB="0" distL="114300" distR="114300" simplePos="0" relativeHeight="251658240" behindDoc="0" locked="0" layoutInCell="1" allowOverlap="1" wp14:anchorId="5FD2B045" wp14:editId="04D3BFE9">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90DB3" w14:textId="74C495C8" w:rsidR="00AC53F3" w:rsidRPr="00BF0354" w:rsidRDefault="00AC53F3" w:rsidP="00376DCD">
                            <w:pPr>
                              <w:pStyle w:val="Untertitel"/>
                              <w:tabs>
                                <w:tab w:val="left" w:pos="2835"/>
                              </w:tabs>
                              <w:spacing w:before="0"/>
                              <w:jc w:val="left"/>
                            </w:pPr>
                            <w:r>
                              <w:t xml:space="preserve">Erstprüfer/in: </w:t>
                            </w:r>
                            <w:r>
                              <w:tab/>
                            </w:r>
                            <w:r>
                              <w:br/>
                              <w:t xml:space="preserve">Zweitprüfer/in: </w:t>
                            </w:r>
                            <w:r>
                              <w:tab/>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FD2B045" id="Textfeld 10" o:spid="_x0000_s1028" type="#_x0000_t202" style="position:absolute;left:0;text-align:left;margin-left:0;margin-top:0;width:425.2pt;height:61.05pt;z-index:251658240;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14:paraId="22890DB3" w14:textId="74C495C8" w:rsidR="00AC53F3" w:rsidRPr="00BF0354" w:rsidRDefault="00AC53F3" w:rsidP="00376DCD">
                      <w:pPr>
                        <w:pStyle w:val="Untertitel"/>
                        <w:tabs>
                          <w:tab w:val="left" w:pos="2835"/>
                        </w:tabs>
                        <w:spacing w:before="0"/>
                        <w:jc w:val="left"/>
                      </w:pPr>
                      <w:r>
                        <w:t xml:space="preserve">Erstprüfer/in: </w:t>
                      </w:r>
                      <w:r>
                        <w:tab/>
                      </w:r>
                      <w:r>
                        <w:br/>
                        <w:t xml:space="preserve">Zweitprüfer/in: </w:t>
                      </w:r>
                      <w:r>
                        <w:tab/>
                      </w:r>
                    </w:p>
                  </w:txbxContent>
                </v:textbox>
                <w10:wrap anchory="margin"/>
              </v:shape>
            </w:pict>
          </mc:Fallback>
        </mc:AlternateContent>
      </w:r>
    </w:p>
    <w:p w14:paraId="396BF64D" w14:textId="0038564E" w:rsidR="00284FA6" w:rsidRDefault="00284FA6">
      <w:pPr>
        <w:pStyle w:val="berschrift1"/>
        <w:numPr>
          <w:ilvl w:val="0"/>
          <w:numId w:val="0"/>
        </w:numPr>
      </w:pPr>
      <w:bookmarkStart w:id="0" w:name="_Ref491742389"/>
      <w:bookmarkStart w:id="1" w:name="_Toc22038014"/>
      <w:r>
        <w:lastRenderedPageBreak/>
        <w:t>Kurzfassung</w:t>
      </w:r>
      <w:bookmarkEnd w:id="0"/>
      <w:bookmarkEnd w:id="1"/>
    </w:p>
    <w:p w14:paraId="0C5394C7" w14:textId="77777777" w:rsidR="008E6CDA" w:rsidRPr="008E6CDA" w:rsidRDefault="008E6CDA" w:rsidP="008E6CDA"/>
    <w:p w14:paraId="1028EC38" w14:textId="2DAB34BD" w:rsidR="00284FA6" w:rsidRPr="0062608E" w:rsidRDefault="00284FA6">
      <w:pPr>
        <w:pStyle w:val="berschrift1"/>
        <w:pageBreakBefore w:val="0"/>
        <w:numPr>
          <w:ilvl w:val="0"/>
          <w:numId w:val="0"/>
        </w:numPr>
      </w:pPr>
      <w:bookmarkStart w:id="2" w:name="_Ref491691319"/>
      <w:bookmarkStart w:id="3" w:name="_Toc22038015"/>
      <w:r w:rsidRPr="0062608E">
        <w:t>Abstract</w:t>
      </w:r>
      <w:bookmarkEnd w:id="2"/>
      <w:bookmarkEnd w:id="3"/>
      <w:r w:rsidRPr="0062608E">
        <w:t xml:space="preserve"> </w:t>
      </w:r>
    </w:p>
    <w:p w14:paraId="3EB707EC" w14:textId="77777777" w:rsidR="008E6CDA" w:rsidRPr="0062608E" w:rsidRDefault="008E6CDA"/>
    <w:p w14:paraId="0EF30193" w14:textId="77381CD5" w:rsidR="00284FA6" w:rsidRPr="0062608E" w:rsidRDefault="00284FA6">
      <w:r w:rsidRPr="0062608E">
        <w:rPr>
          <w:b/>
        </w:rPr>
        <w:t>Keywords:</w:t>
      </w:r>
      <w:r w:rsidRPr="0062608E">
        <w:t xml:space="preserve"> </w:t>
      </w:r>
    </w:p>
    <w:p w14:paraId="1B901FC0" w14:textId="77777777" w:rsidR="00284FA6" w:rsidRDefault="00284FA6">
      <w:pPr>
        <w:pStyle w:val="berschrift1"/>
        <w:numPr>
          <w:ilvl w:val="0"/>
          <w:numId w:val="0"/>
        </w:numPr>
      </w:pPr>
      <w:bookmarkStart w:id="4" w:name="_Ref418684066"/>
      <w:bookmarkStart w:id="5" w:name="_Toc22038016"/>
      <w:r>
        <w:lastRenderedPageBreak/>
        <w:t>Inhaltsverzeichnis</w:t>
      </w:r>
      <w:bookmarkEnd w:id="4"/>
      <w:bookmarkEnd w:id="5"/>
    </w:p>
    <w:p w14:paraId="33559244" w14:textId="77777777" w:rsidR="004C1735" w:rsidRDefault="00284FA6">
      <w:pPr>
        <w:pStyle w:val="Verzeichnis1"/>
        <w:rPr>
          <w:rFonts w:asciiTheme="minorHAnsi" w:eastAsiaTheme="minorEastAsia" w:hAnsiTheme="minorHAnsi" w:cstheme="minorBidi"/>
          <w:b w:val="0"/>
          <w:sz w:val="22"/>
          <w:szCs w:val="22"/>
        </w:rPr>
      </w:pPr>
      <w:r>
        <w:fldChar w:fldCharType="begin"/>
      </w:r>
      <w:r>
        <w:instrText xml:space="preserve"> TOC \o "1-3" \t "Agenda;1" </w:instrText>
      </w:r>
      <w:r>
        <w:fldChar w:fldCharType="separate"/>
      </w:r>
      <w:r w:rsidR="004C1735">
        <w:t>Kurzfassung</w:t>
      </w:r>
      <w:r w:rsidR="004C1735">
        <w:tab/>
      </w:r>
      <w:r w:rsidR="004C1735">
        <w:fldChar w:fldCharType="begin"/>
      </w:r>
      <w:r w:rsidR="004C1735">
        <w:instrText xml:space="preserve"> PAGEREF _Toc22038014 \h </w:instrText>
      </w:r>
      <w:r w:rsidR="004C1735">
        <w:fldChar w:fldCharType="separate"/>
      </w:r>
      <w:r w:rsidR="004C1735">
        <w:t>2</w:t>
      </w:r>
      <w:r w:rsidR="004C1735">
        <w:fldChar w:fldCharType="end"/>
      </w:r>
    </w:p>
    <w:p w14:paraId="74D903FB" w14:textId="77777777" w:rsidR="004C1735" w:rsidRDefault="004C1735">
      <w:pPr>
        <w:pStyle w:val="Verzeichnis1"/>
        <w:rPr>
          <w:rFonts w:asciiTheme="minorHAnsi" w:eastAsiaTheme="minorEastAsia" w:hAnsiTheme="minorHAnsi" w:cstheme="minorBidi"/>
          <w:b w:val="0"/>
          <w:sz w:val="22"/>
          <w:szCs w:val="22"/>
        </w:rPr>
      </w:pPr>
      <w:r>
        <w:t>Abstract</w:t>
      </w:r>
      <w:r>
        <w:tab/>
      </w:r>
      <w:r>
        <w:fldChar w:fldCharType="begin"/>
      </w:r>
      <w:r>
        <w:instrText xml:space="preserve"> PAGEREF _Toc22038015 \h </w:instrText>
      </w:r>
      <w:r>
        <w:fldChar w:fldCharType="separate"/>
      </w:r>
      <w:r>
        <w:t>2</w:t>
      </w:r>
      <w:r>
        <w:fldChar w:fldCharType="end"/>
      </w:r>
    </w:p>
    <w:p w14:paraId="447AA6C0" w14:textId="77777777" w:rsidR="004C1735" w:rsidRDefault="004C1735">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22038016 \h </w:instrText>
      </w:r>
      <w:r>
        <w:fldChar w:fldCharType="separate"/>
      </w:r>
      <w:r>
        <w:t>3</w:t>
      </w:r>
      <w:r>
        <w:fldChar w:fldCharType="end"/>
      </w:r>
    </w:p>
    <w:p w14:paraId="305BE340" w14:textId="77777777" w:rsidR="004C1735" w:rsidRDefault="004C1735">
      <w:pPr>
        <w:pStyle w:val="Verzeichnis1"/>
        <w:rPr>
          <w:rFonts w:asciiTheme="minorHAnsi" w:eastAsiaTheme="minorEastAsia" w:hAnsiTheme="minorHAnsi" w:cstheme="minorBidi"/>
          <w:b w:val="0"/>
          <w:sz w:val="22"/>
          <w:szCs w:val="22"/>
        </w:rPr>
      </w:pPr>
      <w:r>
        <w:t>Abbildungsverzeichnis</w:t>
      </w:r>
      <w:r>
        <w:tab/>
      </w:r>
      <w:r>
        <w:fldChar w:fldCharType="begin"/>
      </w:r>
      <w:r>
        <w:instrText xml:space="preserve"> PAGEREF _Toc22038017 \h </w:instrText>
      </w:r>
      <w:r>
        <w:fldChar w:fldCharType="separate"/>
      </w:r>
      <w:r>
        <w:t>5</w:t>
      </w:r>
      <w:r>
        <w:fldChar w:fldCharType="end"/>
      </w:r>
    </w:p>
    <w:p w14:paraId="5029DD60" w14:textId="77777777" w:rsidR="004C1735" w:rsidRDefault="004C1735">
      <w:pPr>
        <w:pStyle w:val="Verzeichnis1"/>
        <w:rPr>
          <w:rFonts w:asciiTheme="minorHAnsi" w:eastAsiaTheme="minorEastAsia" w:hAnsiTheme="minorHAnsi" w:cstheme="minorBidi"/>
          <w:b w:val="0"/>
          <w:sz w:val="22"/>
          <w:szCs w:val="22"/>
        </w:rPr>
      </w:pPr>
      <w:r>
        <w:t>Tabellenverzeichnis</w:t>
      </w:r>
      <w:r>
        <w:tab/>
      </w:r>
      <w:r>
        <w:fldChar w:fldCharType="begin"/>
      </w:r>
      <w:r>
        <w:instrText xml:space="preserve"> PAGEREF _Toc22038018 \h </w:instrText>
      </w:r>
      <w:r>
        <w:fldChar w:fldCharType="separate"/>
      </w:r>
      <w:r>
        <w:t>5</w:t>
      </w:r>
      <w:r>
        <w:fldChar w:fldCharType="end"/>
      </w:r>
    </w:p>
    <w:p w14:paraId="711E7E85" w14:textId="77777777" w:rsidR="004C1735" w:rsidRDefault="004C1735">
      <w:pPr>
        <w:pStyle w:val="Verzeichnis1"/>
        <w:rPr>
          <w:rFonts w:asciiTheme="minorHAnsi" w:eastAsiaTheme="minorEastAsia" w:hAnsiTheme="minorHAnsi" w:cstheme="minorBidi"/>
          <w:b w:val="0"/>
          <w:sz w:val="22"/>
          <w:szCs w:val="22"/>
        </w:rPr>
      </w:pPr>
      <w:r>
        <w:t>Codeverzeichnis</w:t>
      </w:r>
      <w:r>
        <w:tab/>
      </w:r>
      <w:r>
        <w:fldChar w:fldCharType="begin"/>
      </w:r>
      <w:r>
        <w:instrText xml:space="preserve"> PAGEREF _Toc22038019 \h </w:instrText>
      </w:r>
      <w:r>
        <w:fldChar w:fldCharType="separate"/>
      </w:r>
      <w:r>
        <w:t>5</w:t>
      </w:r>
      <w:r>
        <w:fldChar w:fldCharType="end"/>
      </w:r>
    </w:p>
    <w:p w14:paraId="39E89B91" w14:textId="77777777" w:rsidR="004C1735" w:rsidRDefault="004C1735">
      <w:pPr>
        <w:pStyle w:val="Verzeichnis1"/>
        <w:rPr>
          <w:rFonts w:asciiTheme="minorHAnsi" w:eastAsiaTheme="minorEastAsia" w:hAnsiTheme="minorHAnsi" w:cstheme="minorBidi"/>
          <w:b w:val="0"/>
          <w:sz w:val="22"/>
          <w:szCs w:val="22"/>
        </w:rPr>
      </w:pPr>
      <w:r>
        <w:t>Abkürzungsverzeichnis</w:t>
      </w:r>
      <w:r>
        <w:tab/>
      </w:r>
      <w:r>
        <w:fldChar w:fldCharType="begin"/>
      </w:r>
      <w:r>
        <w:instrText xml:space="preserve"> PAGEREF _Toc22038020 \h </w:instrText>
      </w:r>
      <w:r>
        <w:fldChar w:fldCharType="separate"/>
      </w:r>
      <w:r>
        <w:t>6</w:t>
      </w:r>
      <w:r>
        <w:fldChar w:fldCharType="end"/>
      </w:r>
    </w:p>
    <w:p w14:paraId="2BA4EF35" w14:textId="77777777" w:rsidR="004C1735" w:rsidRDefault="004C1735">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Überblick/Einleitung</w:t>
      </w:r>
      <w:r>
        <w:tab/>
      </w:r>
      <w:r>
        <w:fldChar w:fldCharType="begin"/>
      </w:r>
      <w:r>
        <w:instrText xml:space="preserve"> PAGEREF _Toc22038021 \h </w:instrText>
      </w:r>
      <w:r>
        <w:fldChar w:fldCharType="separate"/>
      </w:r>
      <w:r>
        <w:t>7</w:t>
      </w:r>
      <w:r>
        <w:fldChar w:fldCharType="end"/>
      </w:r>
    </w:p>
    <w:p w14:paraId="71797C73" w14:textId="77777777" w:rsidR="004C1735" w:rsidRDefault="004C1735">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Microservices</w:t>
      </w:r>
      <w:r>
        <w:tab/>
      </w:r>
      <w:r>
        <w:fldChar w:fldCharType="begin"/>
      </w:r>
      <w:r>
        <w:instrText xml:space="preserve"> PAGEREF _Toc22038022 \h </w:instrText>
      </w:r>
      <w:r>
        <w:fldChar w:fldCharType="separate"/>
      </w:r>
      <w:r>
        <w:t>8</w:t>
      </w:r>
      <w:r>
        <w:fldChar w:fldCharType="end"/>
      </w:r>
    </w:p>
    <w:p w14:paraId="5CA82A75" w14:textId="77777777" w:rsidR="004C1735" w:rsidRPr="00CD3BF0" w:rsidRDefault="004C1735">
      <w:pPr>
        <w:pStyle w:val="Verzeichnis2"/>
        <w:rPr>
          <w:rFonts w:asciiTheme="minorHAnsi" w:eastAsiaTheme="minorEastAsia" w:hAnsiTheme="minorHAnsi" w:cstheme="minorBidi"/>
          <w:sz w:val="22"/>
          <w:szCs w:val="22"/>
          <w:lang w:val="en-US"/>
        </w:rPr>
      </w:pPr>
      <w:r w:rsidRPr="00CD3BF0">
        <w:rPr>
          <w:lang w:val="en-US"/>
        </w:rPr>
        <w:t>2.1</w:t>
      </w:r>
      <w:r w:rsidRPr="00CD3BF0">
        <w:rPr>
          <w:rFonts w:asciiTheme="minorHAnsi" w:eastAsiaTheme="minorEastAsia" w:hAnsiTheme="minorHAnsi" w:cstheme="minorBidi"/>
          <w:sz w:val="22"/>
          <w:szCs w:val="22"/>
          <w:lang w:val="en-US"/>
        </w:rPr>
        <w:tab/>
      </w:r>
      <w:r w:rsidRPr="00CD3BF0">
        <w:rPr>
          <w:lang w:val="en-US"/>
        </w:rPr>
        <w:t>Monolith oder Microservices</w:t>
      </w:r>
      <w:r w:rsidRPr="00CD3BF0">
        <w:rPr>
          <w:lang w:val="en-US"/>
        </w:rPr>
        <w:tab/>
      </w:r>
      <w:r>
        <w:fldChar w:fldCharType="begin"/>
      </w:r>
      <w:r w:rsidRPr="00CD3BF0">
        <w:rPr>
          <w:lang w:val="en-US"/>
        </w:rPr>
        <w:instrText xml:space="preserve"> PAGEREF _Toc22038023 \h </w:instrText>
      </w:r>
      <w:r>
        <w:fldChar w:fldCharType="separate"/>
      </w:r>
      <w:r w:rsidRPr="00CD3BF0">
        <w:rPr>
          <w:lang w:val="en-US"/>
        </w:rPr>
        <w:t>8</w:t>
      </w:r>
      <w:r>
        <w:fldChar w:fldCharType="end"/>
      </w:r>
    </w:p>
    <w:p w14:paraId="3A71ACE3" w14:textId="77777777" w:rsidR="004C1735" w:rsidRPr="00CD3BF0" w:rsidRDefault="004C1735">
      <w:pPr>
        <w:pStyle w:val="Verzeichnis3"/>
        <w:rPr>
          <w:rFonts w:asciiTheme="minorHAnsi" w:eastAsiaTheme="minorEastAsia" w:hAnsiTheme="minorHAnsi" w:cstheme="minorBidi"/>
          <w:sz w:val="22"/>
          <w:szCs w:val="22"/>
          <w:lang w:val="en-US"/>
        </w:rPr>
      </w:pPr>
      <w:r w:rsidRPr="00CD3BF0">
        <w:rPr>
          <w:lang w:val="en-US"/>
        </w:rPr>
        <w:t>2.1.1</w:t>
      </w:r>
      <w:r w:rsidRPr="00CD3BF0">
        <w:rPr>
          <w:rFonts w:asciiTheme="minorHAnsi" w:eastAsiaTheme="minorEastAsia" w:hAnsiTheme="minorHAnsi" w:cstheme="minorBidi"/>
          <w:sz w:val="22"/>
          <w:szCs w:val="22"/>
          <w:lang w:val="en-US"/>
        </w:rPr>
        <w:tab/>
      </w:r>
      <w:r w:rsidRPr="00CD3BF0">
        <w:rPr>
          <w:lang w:val="en-US"/>
        </w:rPr>
        <w:t>Monolith</w:t>
      </w:r>
      <w:r w:rsidRPr="00CD3BF0">
        <w:rPr>
          <w:lang w:val="en-US"/>
        </w:rPr>
        <w:tab/>
      </w:r>
      <w:r>
        <w:fldChar w:fldCharType="begin"/>
      </w:r>
      <w:r w:rsidRPr="00CD3BF0">
        <w:rPr>
          <w:lang w:val="en-US"/>
        </w:rPr>
        <w:instrText xml:space="preserve"> PAGEREF _Toc22038024 \h </w:instrText>
      </w:r>
      <w:r>
        <w:fldChar w:fldCharType="separate"/>
      </w:r>
      <w:r w:rsidRPr="00CD3BF0">
        <w:rPr>
          <w:lang w:val="en-US"/>
        </w:rPr>
        <w:t>8</w:t>
      </w:r>
      <w:r>
        <w:fldChar w:fldCharType="end"/>
      </w:r>
    </w:p>
    <w:p w14:paraId="360246E6" w14:textId="77777777" w:rsidR="004C1735" w:rsidRPr="00CD3BF0" w:rsidRDefault="004C1735">
      <w:pPr>
        <w:pStyle w:val="Verzeichnis3"/>
        <w:rPr>
          <w:rFonts w:asciiTheme="minorHAnsi" w:eastAsiaTheme="minorEastAsia" w:hAnsiTheme="minorHAnsi" w:cstheme="minorBidi"/>
          <w:sz w:val="22"/>
          <w:szCs w:val="22"/>
          <w:lang w:val="en-US"/>
        </w:rPr>
      </w:pPr>
      <w:r w:rsidRPr="00CD3BF0">
        <w:rPr>
          <w:lang w:val="en-US"/>
        </w:rPr>
        <w:t>2.1.2</w:t>
      </w:r>
      <w:r w:rsidRPr="00CD3BF0">
        <w:rPr>
          <w:rFonts w:asciiTheme="minorHAnsi" w:eastAsiaTheme="minorEastAsia" w:hAnsiTheme="minorHAnsi" w:cstheme="minorBidi"/>
          <w:sz w:val="22"/>
          <w:szCs w:val="22"/>
          <w:lang w:val="en-US"/>
        </w:rPr>
        <w:tab/>
      </w:r>
      <w:r w:rsidRPr="00CD3BF0">
        <w:rPr>
          <w:lang w:val="en-US"/>
        </w:rPr>
        <w:t>Microservices</w:t>
      </w:r>
      <w:r w:rsidRPr="00CD3BF0">
        <w:rPr>
          <w:lang w:val="en-US"/>
        </w:rPr>
        <w:tab/>
      </w:r>
      <w:r>
        <w:fldChar w:fldCharType="begin"/>
      </w:r>
      <w:r w:rsidRPr="00CD3BF0">
        <w:rPr>
          <w:lang w:val="en-US"/>
        </w:rPr>
        <w:instrText xml:space="preserve"> PAGEREF _Toc22038025 \h </w:instrText>
      </w:r>
      <w:r>
        <w:fldChar w:fldCharType="separate"/>
      </w:r>
      <w:r w:rsidRPr="00CD3BF0">
        <w:rPr>
          <w:lang w:val="en-US"/>
        </w:rPr>
        <w:t>9</w:t>
      </w:r>
      <w:r>
        <w:fldChar w:fldCharType="end"/>
      </w:r>
    </w:p>
    <w:p w14:paraId="1066B582" w14:textId="77777777" w:rsidR="004C1735" w:rsidRDefault="004C1735">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Verteilte Systeme</w:t>
      </w:r>
      <w:r>
        <w:tab/>
      </w:r>
      <w:r>
        <w:fldChar w:fldCharType="begin"/>
      </w:r>
      <w:r>
        <w:instrText xml:space="preserve"> PAGEREF _Toc22038026 \h </w:instrText>
      </w:r>
      <w:r>
        <w:fldChar w:fldCharType="separate"/>
      </w:r>
      <w:r>
        <w:t>12</w:t>
      </w:r>
      <w:r>
        <w:fldChar w:fldCharType="end"/>
      </w:r>
    </w:p>
    <w:p w14:paraId="4F4DE86F" w14:textId="77777777" w:rsidR="004C1735" w:rsidRDefault="004C1735">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Definition</w:t>
      </w:r>
      <w:r>
        <w:tab/>
      </w:r>
      <w:r>
        <w:fldChar w:fldCharType="begin"/>
      </w:r>
      <w:r>
        <w:instrText xml:space="preserve"> PAGEREF _Toc22038027 \h </w:instrText>
      </w:r>
      <w:r>
        <w:fldChar w:fldCharType="separate"/>
      </w:r>
      <w:r>
        <w:t>12</w:t>
      </w:r>
      <w:r>
        <w:fldChar w:fldCharType="end"/>
      </w:r>
    </w:p>
    <w:p w14:paraId="7ADACA9B" w14:textId="77777777" w:rsidR="004C1735" w:rsidRDefault="004C1735">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Orchestrierung</w:t>
      </w:r>
      <w:r>
        <w:tab/>
      </w:r>
      <w:r>
        <w:fldChar w:fldCharType="begin"/>
      </w:r>
      <w:r>
        <w:instrText xml:space="preserve"> PAGEREF _Toc22038028 \h </w:instrText>
      </w:r>
      <w:r>
        <w:fldChar w:fldCharType="separate"/>
      </w:r>
      <w:r>
        <w:t>12</w:t>
      </w:r>
      <w:r>
        <w:fldChar w:fldCharType="end"/>
      </w:r>
    </w:p>
    <w:p w14:paraId="369B85CF" w14:textId="77777777" w:rsidR="004C1735" w:rsidRDefault="004C1735">
      <w:pPr>
        <w:pStyle w:val="Verzeichnis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Netzwerk/Kommunikation in einem Verteilten System</w:t>
      </w:r>
      <w:r>
        <w:tab/>
      </w:r>
      <w:r>
        <w:fldChar w:fldCharType="begin"/>
      </w:r>
      <w:r>
        <w:instrText xml:space="preserve"> PAGEREF _Toc22038029 \h </w:instrText>
      </w:r>
      <w:r>
        <w:fldChar w:fldCharType="separate"/>
      </w:r>
      <w:r>
        <w:t>12</w:t>
      </w:r>
      <w:r>
        <w:fldChar w:fldCharType="end"/>
      </w:r>
    </w:p>
    <w:p w14:paraId="07692674" w14:textId="77777777" w:rsidR="004C1735" w:rsidRDefault="004C1735">
      <w:pPr>
        <w:pStyle w:val="Verzeichnis2"/>
        <w:rPr>
          <w:rFonts w:asciiTheme="minorHAnsi" w:eastAsiaTheme="minorEastAsia" w:hAnsiTheme="minorHAnsi" w:cstheme="minorBidi"/>
          <w:sz w:val="22"/>
          <w:szCs w:val="22"/>
        </w:rPr>
      </w:pPr>
      <w:r>
        <w:t>3.4</w:t>
      </w:r>
      <w:r>
        <w:rPr>
          <w:rFonts w:asciiTheme="minorHAnsi" w:eastAsiaTheme="minorEastAsia" w:hAnsiTheme="minorHAnsi" w:cstheme="minorBidi"/>
          <w:sz w:val="22"/>
          <w:szCs w:val="22"/>
        </w:rPr>
        <w:tab/>
      </w:r>
      <w:r>
        <w:t>Von Fehler Potential zu Robustheit</w:t>
      </w:r>
      <w:r>
        <w:tab/>
      </w:r>
      <w:r>
        <w:fldChar w:fldCharType="begin"/>
      </w:r>
      <w:r>
        <w:instrText xml:space="preserve"> PAGEREF _Toc22038030 \h </w:instrText>
      </w:r>
      <w:r>
        <w:fldChar w:fldCharType="separate"/>
      </w:r>
      <w:r>
        <w:t>13</w:t>
      </w:r>
      <w:r>
        <w:fldChar w:fldCharType="end"/>
      </w:r>
    </w:p>
    <w:p w14:paraId="67F4D1DB" w14:textId="77777777" w:rsidR="004C1735" w:rsidRDefault="004C1735">
      <w:pPr>
        <w:pStyle w:val="Verzeichnis2"/>
        <w:rPr>
          <w:rFonts w:asciiTheme="minorHAnsi" w:eastAsiaTheme="minorEastAsia" w:hAnsiTheme="minorHAnsi" w:cstheme="minorBidi"/>
          <w:sz w:val="22"/>
          <w:szCs w:val="22"/>
        </w:rPr>
      </w:pPr>
      <w:r>
        <w:t>3.5</w:t>
      </w:r>
      <w:r>
        <w:rPr>
          <w:rFonts w:asciiTheme="minorHAnsi" w:eastAsiaTheme="minorEastAsia" w:hAnsiTheme="minorHAnsi" w:cstheme="minorBidi"/>
          <w:sz w:val="22"/>
          <w:szCs w:val="22"/>
        </w:rPr>
        <w:tab/>
      </w:r>
      <w:r>
        <w:t>Daten Beständigkeit</w:t>
      </w:r>
      <w:r>
        <w:tab/>
      </w:r>
      <w:r>
        <w:fldChar w:fldCharType="begin"/>
      </w:r>
      <w:r>
        <w:instrText xml:space="preserve"> PAGEREF _Toc22038031 \h </w:instrText>
      </w:r>
      <w:r>
        <w:fldChar w:fldCharType="separate"/>
      </w:r>
      <w:r>
        <w:t>13</w:t>
      </w:r>
      <w:r>
        <w:fldChar w:fldCharType="end"/>
      </w:r>
    </w:p>
    <w:p w14:paraId="3623B4B9" w14:textId="77777777" w:rsidR="004C1735" w:rsidRDefault="004C1735">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Ein Robustes verteiltes System/</w:t>
      </w:r>
      <w:r>
        <w:tab/>
      </w:r>
      <w:r>
        <w:fldChar w:fldCharType="begin"/>
      </w:r>
      <w:r>
        <w:instrText xml:space="preserve"> PAGEREF _Toc22038032 \h </w:instrText>
      </w:r>
      <w:r>
        <w:fldChar w:fldCharType="separate"/>
      </w:r>
      <w:r>
        <w:t>14</w:t>
      </w:r>
      <w:r>
        <w:fldChar w:fldCharType="end"/>
      </w:r>
    </w:p>
    <w:p w14:paraId="12D8E1D8" w14:textId="77777777" w:rsidR="004C1735" w:rsidRDefault="004C1735">
      <w:pPr>
        <w:pStyle w:val="Verzeichnis2"/>
        <w:rPr>
          <w:rFonts w:asciiTheme="minorHAnsi" w:eastAsiaTheme="minorEastAsia" w:hAnsiTheme="minorHAnsi" w:cstheme="minorBidi"/>
          <w:sz w:val="22"/>
          <w:szCs w:val="22"/>
        </w:rPr>
      </w:pPr>
      <w:r>
        <w:t>/Wie erstellt man ein verteiltes System Robust</w:t>
      </w:r>
      <w:r>
        <w:tab/>
      </w:r>
      <w:r>
        <w:fldChar w:fldCharType="begin"/>
      </w:r>
      <w:r>
        <w:instrText xml:space="preserve"> PAGEREF _Toc22038033 \h </w:instrText>
      </w:r>
      <w:r>
        <w:fldChar w:fldCharType="separate"/>
      </w:r>
      <w:r>
        <w:t>14</w:t>
      </w:r>
      <w:r>
        <w:fldChar w:fldCharType="end"/>
      </w:r>
    </w:p>
    <w:p w14:paraId="255CDDA2" w14:textId="77777777" w:rsidR="004C1735" w:rsidRDefault="004C1735">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Bulkhead</w:t>
      </w:r>
      <w:r>
        <w:tab/>
      </w:r>
      <w:r>
        <w:fldChar w:fldCharType="begin"/>
      </w:r>
      <w:r>
        <w:instrText xml:space="preserve"> PAGEREF _Toc22038034 \h </w:instrText>
      </w:r>
      <w:r>
        <w:fldChar w:fldCharType="separate"/>
      </w:r>
      <w:r>
        <w:t>14</w:t>
      </w:r>
      <w:r>
        <w:fldChar w:fldCharType="end"/>
      </w:r>
    </w:p>
    <w:p w14:paraId="76AF523C" w14:textId="77777777" w:rsidR="004C1735" w:rsidRDefault="004C1735">
      <w:pPr>
        <w:pStyle w:val="Verzeichnis3"/>
        <w:rPr>
          <w:rFonts w:asciiTheme="minorHAnsi" w:eastAsiaTheme="minorEastAsia" w:hAnsiTheme="minorHAnsi" w:cstheme="minorBidi"/>
          <w:sz w:val="22"/>
          <w:szCs w:val="22"/>
        </w:rPr>
      </w:pPr>
      <w:r>
        <w:t>4.1.1</w:t>
      </w:r>
      <w:r>
        <w:rPr>
          <w:rFonts w:asciiTheme="minorHAnsi" w:eastAsiaTheme="minorEastAsia" w:hAnsiTheme="minorHAnsi" w:cstheme="minorBidi"/>
          <w:sz w:val="22"/>
          <w:szCs w:val="22"/>
        </w:rPr>
        <w:tab/>
      </w:r>
      <w:r>
        <w:t>Probleme welche durch das Bulkhead Pattern gelöst werden</w:t>
      </w:r>
      <w:r>
        <w:tab/>
      </w:r>
      <w:r>
        <w:fldChar w:fldCharType="begin"/>
      </w:r>
      <w:r>
        <w:instrText xml:space="preserve"> PAGEREF _Toc22038035 \h </w:instrText>
      </w:r>
      <w:r>
        <w:fldChar w:fldCharType="separate"/>
      </w:r>
      <w:r>
        <w:t>14</w:t>
      </w:r>
      <w:r>
        <w:fldChar w:fldCharType="end"/>
      </w:r>
    </w:p>
    <w:p w14:paraId="3EF2C574" w14:textId="77777777" w:rsidR="004C1735" w:rsidRPr="00CF053C" w:rsidRDefault="004C1735">
      <w:pPr>
        <w:pStyle w:val="Verzeichnis3"/>
        <w:rPr>
          <w:rFonts w:asciiTheme="minorHAnsi" w:eastAsiaTheme="minorEastAsia" w:hAnsiTheme="minorHAnsi" w:cstheme="minorBidi"/>
          <w:sz w:val="22"/>
          <w:szCs w:val="22"/>
          <w:lang w:val="en-US"/>
        </w:rPr>
      </w:pPr>
      <w:r w:rsidRPr="00CF053C">
        <w:rPr>
          <w:lang w:val="en-US"/>
        </w:rPr>
        <w:t>4.1.2</w:t>
      </w:r>
      <w:r w:rsidRPr="00CF053C">
        <w:rPr>
          <w:rFonts w:asciiTheme="minorHAnsi" w:eastAsiaTheme="minorEastAsia" w:hAnsiTheme="minorHAnsi" w:cstheme="minorBidi"/>
          <w:sz w:val="22"/>
          <w:szCs w:val="22"/>
          <w:lang w:val="en-US"/>
        </w:rPr>
        <w:tab/>
      </w:r>
      <w:r w:rsidRPr="00CF053C">
        <w:rPr>
          <w:lang w:val="en-US"/>
        </w:rPr>
        <w:t>Prinzipien des Bulkhead Patterns</w:t>
      </w:r>
      <w:r w:rsidRPr="00CF053C">
        <w:rPr>
          <w:lang w:val="en-US"/>
        </w:rPr>
        <w:tab/>
      </w:r>
      <w:r>
        <w:fldChar w:fldCharType="begin"/>
      </w:r>
      <w:r w:rsidRPr="00CF053C">
        <w:rPr>
          <w:lang w:val="en-US"/>
        </w:rPr>
        <w:instrText xml:space="preserve"> PAGEREF _Toc22038036 \h </w:instrText>
      </w:r>
      <w:r>
        <w:fldChar w:fldCharType="separate"/>
      </w:r>
      <w:r w:rsidRPr="00CF053C">
        <w:rPr>
          <w:lang w:val="en-US"/>
        </w:rPr>
        <w:t>15</w:t>
      </w:r>
      <w:r>
        <w:fldChar w:fldCharType="end"/>
      </w:r>
    </w:p>
    <w:p w14:paraId="028DBE26" w14:textId="77777777" w:rsidR="004C1735" w:rsidRPr="00CF053C" w:rsidRDefault="004C1735">
      <w:pPr>
        <w:pStyle w:val="Verzeichnis2"/>
        <w:rPr>
          <w:rFonts w:asciiTheme="minorHAnsi" w:eastAsiaTheme="minorEastAsia" w:hAnsiTheme="minorHAnsi" w:cstheme="minorBidi"/>
          <w:sz w:val="22"/>
          <w:szCs w:val="22"/>
          <w:lang w:val="en-US"/>
        </w:rPr>
      </w:pPr>
      <w:r w:rsidRPr="00EE5C08">
        <w:rPr>
          <w:lang w:val="en-US"/>
        </w:rPr>
        <w:t>4.2</w:t>
      </w:r>
      <w:r w:rsidRPr="00CF053C">
        <w:rPr>
          <w:rFonts w:asciiTheme="minorHAnsi" w:eastAsiaTheme="minorEastAsia" w:hAnsiTheme="minorHAnsi" w:cstheme="minorBidi"/>
          <w:sz w:val="22"/>
          <w:szCs w:val="22"/>
          <w:lang w:val="en-US"/>
        </w:rPr>
        <w:tab/>
      </w:r>
      <w:r w:rsidRPr="00EE5C08">
        <w:rPr>
          <w:lang w:val="en-US"/>
        </w:rPr>
        <w:t>Circuit breaker</w:t>
      </w:r>
      <w:r w:rsidRPr="00CF053C">
        <w:rPr>
          <w:lang w:val="en-US"/>
        </w:rPr>
        <w:tab/>
      </w:r>
      <w:r>
        <w:fldChar w:fldCharType="begin"/>
      </w:r>
      <w:r w:rsidRPr="00CF053C">
        <w:rPr>
          <w:lang w:val="en-US"/>
        </w:rPr>
        <w:instrText xml:space="preserve"> PAGEREF _Toc22038037 \h </w:instrText>
      </w:r>
      <w:r>
        <w:fldChar w:fldCharType="separate"/>
      </w:r>
      <w:r w:rsidRPr="00CF053C">
        <w:rPr>
          <w:lang w:val="en-US"/>
        </w:rPr>
        <w:t>15</w:t>
      </w:r>
      <w:r>
        <w:fldChar w:fldCharType="end"/>
      </w:r>
    </w:p>
    <w:p w14:paraId="12C46477"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3</w:t>
      </w:r>
      <w:r w:rsidRPr="00CF053C">
        <w:rPr>
          <w:rFonts w:asciiTheme="minorHAnsi" w:eastAsiaTheme="minorEastAsia" w:hAnsiTheme="minorHAnsi" w:cstheme="minorBidi"/>
          <w:sz w:val="22"/>
          <w:szCs w:val="22"/>
          <w:lang w:val="en-US"/>
        </w:rPr>
        <w:tab/>
      </w:r>
      <w:r w:rsidRPr="00CF053C">
        <w:rPr>
          <w:lang w:val="en-US"/>
        </w:rPr>
        <w:t>Retry</w:t>
      </w:r>
      <w:r w:rsidRPr="00CF053C">
        <w:rPr>
          <w:lang w:val="en-US"/>
        </w:rPr>
        <w:tab/>
      </w:r>
      <w:r>
        <w:fldChar w:fldCharType="begin"/>
      </w:r>
      <w:r w:rsidRPr="00CF053C">
        <w:rPr>
          <w:lang w:val="en-US"/>
        </w:rPr>
        <w:instrText xml:space="preserve"> PAGEREF _Toc22038038 \h </w:instrText>
      </w:r>
      <w:r>
        <w:fldChar w:fldCharType="separate"/>
      </w:r>
      <w:r w:rsidRPr="00CF053C">
        <w:rPr>
          <w:lang w:val="en-US"/>
        </w:rPr>
        <w:t>16</w:t>
      </w:r>
      <w:r>
        <w:fldChar w:fldCharType="end"/>
      </w:r>
    </w:p>
    <w:p w14:paraId="134EE69A"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4</w:t>
      </w:r>
      <w:r w:rsidRPr="00CF053C">
        <w:rPr>
          <w:rFonts w:asciiTheme="minorHAnsi" w:eastAsiaTheme="minorEastAsia" w:hAnsiTheme="minorHAnsi" w:cstheme="minorBidi"/>
          <w:sz w:val="22"/>
          <w:szCs w:val="22"/>
          <w:lang w:val="en-US"/>
        </w:rPr>
        <w:tab/>
      </w:r>
      <w:r w:rsidRPr="00CF053C">
        <w:rPr>
          <w:lang w:val="en-US"/>
        </w:rPr>
        <w:t>Rate Limiter</w:t>
      </w:r>
      <w:r w:rsidRPr="00CF053C">
        <w:rPr>
          <w:lang w:val="en-US"/>
        </w:rPr>
        <w:tab/>
      </w:r>
      <w:r>
        <w:fldChar w:fldCharType="begin"/>
      </w:r>
      <w:r w:rsidRPr="00CF053C">
        <w:rPr>
          <w:lang w:val="en-US"/>
        </w:rPr>
        <w:instrText xml:space="preserve"> PAGEREF _Toc22038039 \h </w:instrText>
      </w:r>
      <w:r>
        <w:fldChar w:fldCharType="separate"/>
      </w:r>
      <w:r w:rsidRPr="00CF053C">
        <w:rPr>
          <w:lang w:val="en-US"/>
        </w:rPr>
        <w:t>16</w:t>
      </w:r>
      <w:r>
        <w:fldChar w:fldCharType="end"/>
      </w:r>
    </w:p>
    <w:p w14:paraId="54F1635B"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5</w:t>
      </w:r>
      <w:r w:rsidRPr="00CF053C">
        <w:rPr>
          <w:rFonts w:asciiTheme="minorHAnsi" w:eastAsiaTheme="minorEastAsia" w:hAnsiTheme="minorHAnsi" w:cstheme="minorBidi"/>
          <w:sz w:val="22"/>
          <w:szCs w:val="22"/>
          <w:lang w:val="en-US"/>
        </w:rPr>
        <w:tab/>
      </w:r>
      <w:r w:rsidRPr="00CF053C">
        <w:rPr>
          <w:lang w:val="en-US"/>
        </w:rPr>
        <w:t>Load balancer</w:t>
      </w:r>
      <w:r w:rsidRPr="00CF053C">
        <w:rPr>
          <w:lang w:val="en-US"/>
        </w:rPr>
        <w:tab/>
      </w:r>
      <w:r>
        <w:fldChar w:fldCharType="begin"/>
      </w:r>
      <w:r w:rsidRPr="00CF053C">
        <w:rPr>
          <w:lang w:val="en-US"/>
        </w:rPr>
        <w:instrText xml:space="preserve"> PAGEREF _Toc22038040 \h </w:instrText>
      </w:r>
      <w:r>
        <w:fldChar w:fldCharType="separate"/>
      </w:r>
      <w:r w:rsidRPr="00CF053C">
        <w:rPr>
          <w:lang w:val="en-US"/>
        </w:rPr>
        <w:t>16</w:t>
      </w:r>
      <w:r>
        <w:fldChar w:fldCharType="end"/>
      </w:r>
    </w:p>
    <w:p w14:paraId="4B7D89DA"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6</w:t>
      </w:r>
      <w:r w:rsidRPr="00CF053C">
        <w:rPr>
          <w:rFonts w:asciiTheme="minorHAnsi" w:eastAsiaTheme="minorEastAsia" w:hAnsiTheme="minorHAnsi" w:cstheme="minorBidi"/>
          <w:sz w:val="22"/>
          <w:szCs w:val="22"/>
          <w:lang w:val="en-US"/>
        </w:rPr>
        <w:tab/>
      </w:r>
      <w:r w:rsidRPr="00CF053C">
        <w:rPr>
          <w:lang w:val="en-US"/>
        </w:rPr>
        <w:t>Message Queues</w:t>
      </w:r>
      <w:r w:rsidRPr="00CF053C">
        <w:rPr>
          <w:lang w:val="en-US"/>
        </w:rPr>
        <w:tab/>
      </w:r>
      <w:r>
        <w:fldChar w:fldCharType="begin"/>
      </w:r>
      <w:r w:rsidRPr="00CF053C">
        <w:rPr>
          <w:lang w:val="en-US"/>
        </w:rPr>
        <w:instrText xml:space="preserve"> PAGEREF _Toc22038041 \h </w:instrText>
      </w:r>
      <w:r>
        <w:fldChar w:fldCharType="separate"/>
      </w:r>
      <w:r w:rsidRPr="00CF053C">
        <w:rPr>
          <w:lang w:val="en-US"/>
        </w:rPr>
        <w:t>17</w:t>
      </w:r>
      <w:r>
        <w:fldChar w:fldCharType="end"/>
      </w:r>
    </w:p>
    <w:p w14:paraId="2A1E4A56"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7</w:t>
      </w:r>
      <w:r w:rsidRPr="00CF053C">
        <w:rPr>
          <w:rFonts w:asciiTheme="minorHAnsi" w:eastAsiaTheme="minorEastAsia" w:hAnsiTheme="minorHAnsi" w:cstheme="minorBidi"/>
          <w:sz w:val="22"/>
          <w:szCs w:val="22"/>
          <w:lang w:val="en-US"/>
        </w:rPr>
        <w:tab/>
      </w:r>
      <w:r w:rsidRPr="00CF053C">
        <w:rPr>
          <w:lang w:val="en-US"/>
        </w:rPr>
        <w:t>Data Consistency</w:t>
      </w:r>
      <w:r w:rsidRPr="00CF053C">
        <w:rPr>
          <w:lang w:val="en-US"/>
        </w:rPr>
        <w:tab/>
      </w:r>
      <w:r>
        <w:fldChar w:fldCharType="begin"/>
      </w:r>
      <w:r w:rsidRPr="00CF053C">
        <w:rPr>
          <w:lang w:val="en-US"/>
        </w:rPr>
        <w:instrText xml:space="preserve"> PAGEREF _Toc22038042 \h </w:instrText>
      </w:r>
      <w:r>
        <w:fldChar w:fldCharType="separate"/>
      </w:r>
      <w:r w:rsidRPr="00CF053C">
        <w:rPr>
          <w:lang w:val="en-US"/>
        </w:rPr>
        <w:t>17</w:t>
      </w:r>
      <w:r>
        <w:fldChar w:fldCharType="end"/>
      </w:r>
    </w:p>
    <w:p w14:paraId="67168C6C"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8</w:t>
      </w:r>
      <w:r w:rsidRPr="00CF053C">
        <w:rPr>
          <w:rFonts w:asciiTheme="minorHAnsi" w:eastAsiaTheme="minorEastAsia" w:hAnsiTheme="minorHAnsi" w:cstheme="minorBidi"/>
          <w:sz w:val="22"/>
          <w:szCs w:val="22"/>
          <w:lang w:val="en-US"/>
        </w:rPr>
        <w:tab/>
      </w:r>
      <w:r w:rsidRPr="00CF053C">
        <w:rPr>
          <w:lang w:val="en-US"/>
        </w:rPr>
        <w:t>Configuration server</w:t>
      </w:r>
      <w:r w:rsidRPr="00CF053C">
        <w:rPr>
          <w:lang w:val="en-US"/>
        </w:rPr>
        <w:tab/>
      </w:r>
      <w:r>
        <w:fldChar w:fldCharType="begin"/>
      </w:r>
      <w:r w:rsidRPr="00CF053C">
        <w:rPr>
          <w:lang w:val="en-US"/>
        </w:rPr>
        <w:instrText xml:space="preserve"> PAGEREF _Toc22038043 \h </w:instrText>
      </w:r>
      <w:r>
        <w:fldChar w:fldCharType="separate"/>
      </w:r>
      <w:r w:rsidRPr="00CF053C">
        <w:rPr>
          <w:lang w:val="en-US"/>
        </w:rPr>
        <w:t>17</w:t>
      </w:r>
      <w:r>
        <w:fldChar w:fldCharType="end"/>
      </w:r>
    </w:p>
    <w:p w14:paraId="6715FA80"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lastRenderedPageBreak/>
        <w:t>4.9</w:t>
      </w:r>
      <w:r w:rsidRPr="00CF053C">
        <w:rPr>
          <w:rFonts w:asciiTheme="minorHAnsi" w:eastAsiaTheme="minorEastAsia" w:hAnsiTheme="minorHAnsi" w:cstheme="minorBidi"/>
          <w:sz w:val="22"/>
          <w:szCs w:val="22"/>
          <w:lang w:val="en-US"/>
        </w:rPr>
        <w:tab/>
      </w:r>
      <w:r w:rsidRPr="00CF053C">
        <w:rPr>
          <w:lang w:val="en-US"/>
        </w:rPr>
        <w:t>Service Registry/Discovery</w:t>
      </w:r>
      <w:r w:rsidRPr="00CF053C">
        <w:rPr>
          <w:lang w:val="en-US"/>
        </w:rPr>
        <w:tab/>
      </w:r>
      <w:r>
        <w:fldChar w:fldCharType="begin"/>
      </w:r>
      <w:r w:rsidRPr="00CF053C">
        <w:rPr>
          <w:lang w:val="en-US"/>
        </w:rPr>
        <w:instrText xml:space="preserve"> PAGEREF _Toc22038044 \h </w:instrText>
      </w:r>
      <w:r>
        <w:fldChar w:fldCharType="separate"/>
      </w:r>
      <w:r w:rsidRPr="00CF053C">
        <w:rPr>
          <w:lang w:val="en-US"/>
        </w:rPr>
        <w:t>17</w:t>
      </w:r>
      <w:r>
        <w:fldChar w:fldCharType="end"/>
      </w:r>
    </w:p>
    <w:p w14:paraId="5137F696"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10</w:t>
      </w:r>
      <w:r w:rsidRPr="00CF053C">
        <w:rPr>
          <w:rFonts w:asciiTheme="minorHAnsi" w:eastAsiaTheme="minorEastAsia" w:hAnsiTheme="minorHAnsi" w:cstheme="minorBidi"/>
          <w:sz w:val="22"/>
          <w:szCs w:val="22"/>
          <w:lang w:val="en-US"/>
        </w:rPr>
        <w:tab/>
      </w:r>
      <w:r w:rsidRPr="00CF053C">
        <w:rPr>
          <w:lang w:val="en-US"/>
        </w:rPr>
        <w:t>Dynamic Service Registries</w:t>
      </w:r>
      <w:r w:rsidRPr="00CF053C">
        <w:rPr>
          <w:lang w:val="en-US"/>
        </w:rPr>
        <w:tab/>
      </w:r>
      <w:r>
        <w:fldChar w:fldCharType="begin"/>
      </w:r>
      <w:r w:rsidRPr="00CF053C">
        <w:rPr>
          <w:lang w:val="en-US"/>
        </w:rPr>
        <w:instrText xml:space="preserve"> PAGEREF _Toc22038045 \h </w:instrText>
      </w:r>
      <w:r>
        <w:fldChar w:fldCharType="separate"/>
      </w:r>
      <w:r w:rsidRPr="00CF053C">
        <w:rPr>
          <w:lang w:val="en-US"/>
        </w:rPr>
        <w:t>17</w:t>
      </w:r>
      <w:r>
        <w:fldChar w:fldCharType="end"/>
      </w:r>
    </w:p>
    <w:p w14:paraId="6AFBBC85"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11</w:t>
      </w:r>
      <w:r w:rsidRPr="00CF053C">
        <w:rPr>
          <w:rFonts w:asciiTheme="minorHAnsi" w:eastAsiaTheme="minorEastAsia" w:hAnsiTheme="minorHAnsi" w:cstheme="minorBidi"/>
          <w:sz w:val="22"/>
          <w:szCs w:val="22"/>
          <w:lang w:val="en-US"/>
        </w:rPr>
        <w:tab/>
      </w:r>
      <w:r w:rsidRPr="00CF053C">
        <w:rPr>
          <w:lang w:val="en-US"/>
        </w:rPr>
        <w:t>Breach?</w:t>
      </w:r>
      <w:r w:rsidRPr="00CF053C">
        <w:rPr>
          <w:lang w:val="en-US"/>
        </w:rPr>
        <w:tab/>
      </w:r>
      <w:r>
        <w:fldChar w:fldCharType="begin"/>
      </w:r>
      <w:r w:rsidRPr="00CF053C">
        <w:rPr>
          <w:lang w:val="en-US"/>
        </w:rPr>
        <w:instrText xml:space="preserve"> PAGEREF _Toc22038046 \h </w:instrText>
      </w:r>
      <w:r>
        <w:fldChar w:fldCharType="separate"/>
      </w:r>
      <w:r w:rsidRPr="00CF053C">
        <w:rPr>
          <w:lang w:val="en-US"/>
        </w:rPr>
        <w:t>17</w:t>
      </w:r>
      <w:r>
        <w:fldChar w:fldCharType="end"/>
      </w:r>
    </w:p>
    <w:p w14:paraId="567C26F6"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12</w:t>
      </w:r>
      <w:r w:rsidRPr="00CF053C">
        <w:rPr>
          <w:rFonts w:asciiTheme="minorHAnsi" w:eastAsiaTheme="minorEastAsia" w:hAnsiTheme="minorHAnsi" w:cstheme="minorBidi"/>
          <w:sz w:val="22"/>
          <w:szCs w:val="22"/>
          <w:lang w:val="en-US"/>
        </w:rPr>
        <w:tab/>
      </w:r>
      <w:r w:rsidRPr="00CF053C">
        <w:rPr>
          <w:lang w:val="en-US"/>
        </w:rPr>
        <w:t>Other options?</w:t>
      </w:r>
      <w:r w:rsidRPr="00CF053C">
        <w:rPr>
          <w:lang w:val="en-US"/>
        </w:rPr>
        <w:tab/>
      </w:r>
      <w:r>
        <w:fldChar w:fldCharType="begin"/>
      </w:r>
      <w:r w:rsidRPr="00CF053C">
        <w:rPr>
          <w:lang w:val="en-US"/>
        </w:rPr>
        <w:instrText xml:space="preserve"> PAGEREF _Toc22038047 \h </w:instrText>
      </w:r>
      <w:r>
        <w:fldChar w:fldCharType="separate"/>
      </w:r>
      <w:r w:rsidRPr="00CF053C">
        <w:rPr>
          <w:lang w:val="en-US"/>
        </w:rPr>
        <w:t>17</w:t>
      </w:r>
      <w:r>
        <w:fldChar w:fldCharType="end"/>
      </w:r>
    </w:p>
    <w:p w14:paraId="73EF93E4" w14:textId="77777777" w:rsidR="004C1735" w:rsidRDefault="004C1735">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Zusammenfassung und Ausblick</w:t>
      </w:r>
      <w:r>
        <w:tab/>
      </w:r>
      <w:r>
        <w:fldChar w:fldCharType="begin"/>
      </w:r>
      <w:r>
        <w:instrText xml:space="preserve"> PAGEREF _Toc22038048 \h </w:instrText>
      </w:r>
      <w:r>
        <w:fldChar w:fldCharType="separate"/>
      </w:r>
      <w:r>
        <w:t>18</w:t>
      </w:r>
      <w:r>
        <w:fldChar w:fldCharType="end"/>
      </w:r>
    </w:p>
    <w:p w14:paraId="49097A94" w14:textId="77777777" w:rsidR="004C1735" w:rsidRDefault="004C1735">
      <w:pPr>
        <w:pStyle w:val="Verzeichnis1"/>
        <w:rPr>
          <w:rFonts w:asciiTheme="minorHAnsi" w:eastAsiaTheme="minorEastAsia" w:hAnsiTheme="minorHAnsi" w:cstheme="minorBidi"/>
          <w:b w:val="0"/>
          <w:sz w:val="22"/>
          <w:szCs w:val="22"/>
        </w:rPr>
      </w:pPr>
      <w:r>
        <w:t>Glossar</w:t>
      </w:r>
      <w:r>
        <w:tab/>
      </w:r>
      <w:r>
        <w:fldChar w:fldCharType="begin"/>
      </w:r>
      <w:r>
        <w:instrText xml:space="preserve"> PAGEREF _Toc22038049 \h </w:instrText>
      </w:r>
      <w:r>
        <w:fldChar w:fldCharType="separate"/>
      </w:r>
      <w:r>
        <w:t>19</w:t>
      </w:r>
      <w:r>
        <w:fldChar w:fldCharType="end"/>
      </w:r>
    </w:p>
    <w:p w14:paraId="0BB05736" w14:textId="77777777" w:rsidR="004C1735" w:rsidRDefault="004C1735">
      <w:pPr>
        <w:pStyle w:val="Verzeichnis1"/>
        <w:rPr>
          <w:rFonts w:asciiTheme="minorHAnsi" w:eastAsiaTheme="minorEastAsia" w:hAnsiTheme="minorHAnsi" w:cstheme="minorBidi"/>
          <w:b w:val="0"/>
          <w:sz w:val="22"/>
          <w:szCs w:val="22"/>
        </w:rPr>
      </w:pPr>
      <w:r>
        <w:t>Ehrenwörtliche Erklärung</w:t>
      </w:r>
      <w:r>
        <w:tab/>
      </w:r>
      <w:r>
        <w:fldChar w:fldCharType="begin"/>
      </w:r>
      <w:r>
        <w:instrText xml:space="preserve"> PAGEREF _Toc22038050 \h </w:instrText>
      </w:r>
      <w:r>
        <w:fldChar w:fldCharType="separate"/>
      </w:r>
      <w:r>
        <w:t>20</w:t>
      </w:r>
      <w:r>
        <w:fldChar w:fldCharType="end"/>
      </w:r>
    </w:p>
    <w:p w14:paraId="070E651F" w14:textId="77777777" w:rsidR="004C1735" w:rsidRDefault="004C1735">
      <w:pPr>
        <w:pStyle w:val="Verzeichnis1"/>
        <w:rPr>
          <w:rFonts w:asciiTheme="minorHAnsi" w:eastAsiaTheme="minorEastAsia" w:hAnsiTheme="minorHAnsi" w:cstheme="minorBidi"/>
          <w:b w:val="0"/>
          <w:sz w:val="22"/>
          <w:szCs w:val="22"/>
        </w:rPr>
      </w:pPr>
      <w:r>
        <w:t>Stichwortverzeichnis</w:t>
      </w:r>
      <w:r>
        <w:tab/>
      </w:r>
      <w:r>
        <w:fldChar w:fldCharType="begin"/>
      </w:r>
      <w:r>
        <w:instrText xml:space="preserve"> PAGEREF _Toc22038051 \h </w:instrText>
      </w:r>
      <w:r>
        <w:fldChar w:fldCharType="separate"/>
      </w:r>
      <w:r>
        <w:t>21</w:t>
      </w:r>
      <w:r>
        <w:fldChar w:fldCharType="end"/>
      </w:r>
    </w:p>
    <w:p w14:paraId="4E4A1A12" w14:textId="77777777" w:rsidR="004C1735" w:rsidRDefault="004C1735">
      <w:pPr>
        <w:pStyle w:val="Verzeichnis1"/>
        <w:rPr>
          <w:rFonts w:asciiTheme="minorHAnsi" w:eastAsiaTheme="minorEastAsia" w:hAnsiTheme="minorHAnsi" w:cstheme="minorBidi"/>
          <w:b w:val="0"/>
          <w:sz w:val="22"/>
          <w:szCs w:val="22"/>
        </w:rPr>
      </w:pPr>
      <w:r>
        <w:t>6</w:t>
      </w:r>
      <w:r>
        <w:rPr>
          <w:rFonts w:asciiTheme="minorHAnsi" w:eastAsiaTheme="minorEastAsia" w:hAnsiTheme="minorHAnsi" w:cstheme="minorBidi"/>
          <w:b w:val="0"/>
          <w:sz w:val="22"/>
          <w:szCs w:val="22"/>
        </w:rPr>
        <w:tab/>
      </w:r>
      <w:r>
        <w:t>Literaturverzeichnis</w:t>
      </w:r>
      <w:r>
        <w:tab/>
      </w:r>
      <w:r>
        <w:fldChar w:fldCharType="begin"/>
      </w:r>
      <w:r>
        <w:instrText xml:space="preserve"> PAGEREF _Toc22038052 \h </w:instrText>
      </w:r>
      <w:r>
        <w:fldChar w:fldCharType="separate"/>
      </w:r>
      <w:r>
        <w:t>22</w:t>
      </w:r>
      <w:r>
        <w:fldChar w:fldCharType="end"/>
      </w:r>
    </w:p>
    <w:p w14:paraId="35633ED9" w14:textId="25047E7D" w:rsidR="00284FA6" w:rsidRDefault="00284FA6">
      <w:pPr>
        <w:pStyle w:val="berschrift1"/>
        <w:numPr>
          <w:ilvl w:val="0"/>
          <w:numId w:val="0"/>
        </w:numPr>
      </w:pPr>
      <w:r>
        <w:rPr>
          <w:noProof/>
          <w:sz w:val="24"/>
        </w:rPr>
        <w:lastRenderedPageBreak/>
        <w:fldChar w:fldCharType="end"/>
      </w:r>
      <w:bookmarkStart w:id="6" w:name="_Toc22038017"/>
      <w:r>
        <w:t>Abbildungsverzeichnis</w:t>
      </w:r>
      <w:bookmarkEnd w:id="6"/>
    </w:p>
    <w:p w14:paraId="3722D4F6" w14:textId="77777777" w:rsidR="0060390B" w:rsidRDefault="001D3707">
      <w:pPr>
        <w:pStyle w:val="Abbildungsverzeichnis"/>
        <w:rPr>
          <w:rFonts w:asciiTheme="minorHAnsi" w:eastAsiaTheme="minorEastAsia" w:hAnsiTheme="minorHAnsi" w:cstheme="minorBidi"/>
          <w:sz w:val="22"/>
          <w:szCs w:val="22"/>
        </w:rPr>
      </w:pPr>
      <w:r>
        <w:rPr>
          <w:b/>
          <w:bCs/>
        </w:rPr>
        <w:fldChar w:fldCharType="begin"/>
      </w:r>
      <w:r>
        <w:rPr>
          <w:b/>
          <w:bCs/>
        </w:rPr>
        <w:instrText xml:space="preserve"> TOC \c "Abbildung" </w:instrText>
      </w:r>
      <w:r>
        <w:rPr>
          <w:b/>
          <w:bCs/>
        </w:rPr>
        <w:fldChar w:fldCharType="separate"/>
      </w:r>
      <w:r w:rsidR="0060390B">
        <w:t>Abbildung 1 Monolith gegen Microservices Quelle: Eigene Darstellung</w:t>
      </w:r>
      <w:r w:rsidR="0060390B">
        <w:tab/>
      </w:r>
      <w:r w:rsidR="0060390B">
        <w:fldChar w:fldCharType="begin"/>
      </w:r>
      <w:r w:rsidR="0060390B">
        <w:instrText xml:space="preserve"> PAGEREF _Toc21962577 \h </w:instrText>
      </w:r>
      <w:r w:rsidR="0060390B">
        <w:fldChar w:fldCharType="separate"/>
      </w:r>
      <w:r w:rsidR="0060390B">
        <w:t>7</w:t>
      </w:r>
      <w:r w:rsidR="0060390B">
        <w:fldChar w:fldCharType="end"/>
      </w:r>
    </w:p>
    <w:p w14:paraId="4E50BD61" w14:textId="77777777" w:rsidR="0060390B" w:rsidRDefault="0060390B">
      <w:pPr>
        <w:pStyle w:val="Abbildungsverzeichnis"/>
        <w:rPr>
          <w:rFonts w:asciiTheme="minorHAnsi" w:eastAsiaTheme="minorEastAsia" w:hAnsiTheme="minorHAnsi" w:cstheme="minorBidi"/>
          <w:sz w:val="22"/>
          <w:szCs w:val="22"/>
        </w:rPr>
      </w:pPr>
      <w:r>
        <w:t xml:space="preserve">Abbildung 2 Docker – Beginner’s Guide – Part 1: Images &amp; Containers (Quelle: </w:t>
      </w:r>
      <w:r w:rsidRPr="004E27A9">
        <w:rPr>
          <w:color w:val="0000FF"/>
          <w:u w:val="single"/>
        </w:rPr>
        <w:t>https://codingthesmartway.com/wp-content/uploads/2019/02/010-1024x500.png</w:t>
      </w:r>
      <w:r>
        <w:t>)</w:t>
      </w:r>
      <w:r>
        <w:tab/>
      </w:r>
      <w:r>
        <w:fldChar w:fldCharType="begin"/>
      </w:r>
      <w:r>
        <w:instrText xml:space="preserve"> PAGEREF _Toc21962578 \h </w:instrText>
      </w:r>
      <w:r>
        <w:fldChar w:fldCharType="separate"/>
      </w:r>
      <w:r>
        <w:t>9</w:t>
      </w:r>
      <w:r>
        <w:fldChar w:fldCharType="end"/>
      </w:r>
    </w:p>
    <w:p w14:paraId="0A7E0E2E" w14:textId="77777777" w:rsidR="0060390B" w:rsidRDefault="0060390B">
      <w:pPr>
        <w:pStyle w:val="Abbildungsverzeichnis"/>
        <w:rPr>
          <w:rFonts w:asciiTheme="minorHAnsi" w:eastAsiaTheme="minorEastAsia" w:hAnsiTheme="minorHAnsi" w:cstheme="minorBidi"/>
          <w:sz w:val="22"/>
          <w:szCs w:val="22"/>
        </w:rPr>
      </w:pPr>
      <w:r>
        <w:t>Abbildung 3</w:t>
      </w:r>
      <w:r>
        <w:tab/>
      </w:r>
      <w:r>
        <w:fldChar w:fldCharType="begin"/>
      </w:r>
      <w:r>
        <w:instrText xml:space="preserve"> PAGEREF _Toc21962579 \h </w:instrText>
      </w:r>
      <w:r>
        <w:fldChar w:fldCharType="separate"/>
      </w:r>
      <w:r>
        <w:t>15</w:t>
      </w:r>
      <w:r>
        <w:fldChar w:fldCharType="end"/>
      </w:r>
    </w:p>
    <w:p w14:paraId="56F5FE89" w14:textId="10E94973" w:rsidR="00284FA6" w:rsidRDefault="001D3707">
      <w:r>
        <w:rPr>
          <w:b/>
          <w:bCs/>
          <w:noProof/>
        </w:rPr>
        <w:fldChar w:fldCharType="end"/>
      </w:r>
    </w:p>
    <w:p w14:paraId="3632BD44" w14:textId="77777777" w:rsidR="00284FA6" w:rsidRDefault="00284FA6">
      <w:pPr>
        <w:pStyle w:val="berschrift1"/>
        <w:pageBreakBefore w:val="0"/>
        <w:numPr>
          <w:ilvl w:val="0"/>
          <w:numId w:val="0"/>
        </w:numPr>
      </w:pPr>
      <w:bookmarkStart w:id="7" w:name="_Toc22038018"/>
      <w:r>
        <w:t>Tabellenverzeichnis</w:t>
      </w:r>
      <w:bookmarkEnd w:id="7"/>
    </w:p>
    <w:p w14:paraId="539397F8" w14:textId="77777777" w:rsidR="00C806CB"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C806CB">
        <w:t>Tabelle 1: Unterschiede zwischen Abbildungen und Tabellen</w:t>
      </w:r>
      <w:r w:rsidR="00C806CB">
        <w:tab/>
      </w:r>
      <w:r w:rsidR="00C806CB">
        <w:fldChar w:fldCharType="begin"/>
      </w:r>
      <w:r w:rsidR="00C806CB">
        <w:instrText xml:space="preserve"> PAGEREF _Toc419798062 \h </w:instrText>
      </w:r>
      <w:r w:rsidR="00C806CB">
        <w:fldChar w:fldCharType="separate"/>
      </w:r>
      <w:r w:rsidR="00C806CB">
        <w:t>27</w:t>
      </w:r>
      <w:r w:rsidR="00C806CB">
        <w:fldChar w:fldCharType="end"/>
      </w:r>
    </w:p>
    <w:p w14:paraId="6039DCC2" w14:textId="77777777" w:rsidR="00C806CB" w:rsidRDefault="00C806CB">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19798063 \h </w:instrText>
      </w:r>
      <w:r>
        <w:fldChar w:fldCharType="separate"/>
      </w:r>
      <w:r>
        <w:t>36</w:t>
      </w:r>
      <w:r>
        <w:fldChar w:fldCharType="end"/>
      </w:r>
    </w:p>
    <w:p w14:paraId="26D6EC40" w14:textId="77777777" w:rsidR="00C806CB" w:rsidRDefault="00C806CB">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19798064 \h </w:instrText>
      </w:r>
      <w:r>
        <w:fldChar w:fldCharType="separate"/>
      </w:r>
      <w:r>
        <w:t>48</w:t>
      </w:r>
      <w:r>
        <w:fldChar w:fldCharType="end"/>
      </w:r>
    </w:p>
    <w:p w14:paraId="1E320AB3" w14:textId="77777777" w:rsidR="00C806CB" w:rsidRDefault="00284FA6" w:rsidP="008C5CD2">
      <w:pPr>
        <w:pStyle w:val="berschrift1"/>
        <w:pageBreakBefore w:val="0"/>
        <w:numPr>
          <w:ilvl w:val="0"/>
          <w:numId w:val="0"/>
        </w:numPr>
        <w:rPr>
          <w:noProof/>
        </w:rPr>
      </w:pPr>
      <w:r>
        <w:fldChar w:fldCharType="end"/>
      </w:r>
      <w:bookmarkStart w:id="8" w:name="_Toc22038019"/>
      <w:r w:rsidR="008C5CD2">
        <w:t>Codeverzeichnis</w:t>
      </w:r>
      <w:bookmarkEnd w:id="8"/>
      <w:r w:rsidR="008C5CD2">
        <w:fldChar w:fldCharType="begin"/>
      </w:r>
      <w:r w:rsidR="008C5CD2">
        <w:instrText xml:space="preserve"> TOC \h \z \c "Codeteil" </w:instrText>
      </w:r>
      <w:r w:rsidR="008C5CD2">
        <w:fldChar w:fldCharType="separate"/>
      </w:r>
    </w:p>
    <w:p w14:paraId="00D13864" w14:textId="77777777" w:rsidR="00C806CB" w:rsidRDefault="00AC53F3">
      <w:pPr>
        <w:pStyle w:val="Abbildungsverzeichnis"/>
        <w:rPr>
          <w:rFonts w:asciiTheme="minorHAnsi" w:eastAsiaTheme="minorEastAsia" w:hAnsiTheme="minorHAnsi" w:cstheme="minorBidi"/>
          <w:sz w:val="22"/>
          <w:szCs w:val="22"/>
        </w:rPr>
      </w:pPr>
      <w:hyperlink w:anchor="_Toc419798065" w:history="1">
        <w:r w:rsidR="00C806CB" w:rsidRPr="00EA0A51">
          <w:rPr>
            <w:rStyle w:val="Hyperlink"/>
          </w:rPr>
          <w:t>Codeteil 1: Beispiel für einen Codeauszug</w:t>
        </w:r>
        <w:r w:rsidR="00C806CB">
          <w:rPr>
            <w:webHidden/>
          </w:rPr>
          <w:tab/>
        </w:r>
        <w:r w:rsidR="00C806CB">
          <w:rPr>
            <w:webHidden/>
          </w:rPr>
          <w:fldChar w:fldCharType="begin"/>
        </w:r>
        <w:r w:rsidR="00C806CB">
          <w:rPr>
            <w:webHidden/>
          </w:rPr>
          <w:instrText xml:space="preserve"> PAGEREF _Toc419798065 \h </w:instrText>
        </w:r>
        <w:r w:rsidR="00C806CB">
          <w:rPr>
            <w:webHidden/>
          </w:rPr>
        </w:r>
        <w:r w:rsidR="00C806CB">
          <w:rPr>
            <w:webHidden/>
          </w:rPr>
          <w:fldChar w:fldCharType="separate"/>
        </w:r>
        <w:r w:rsidR="00C806CB">
          <w:rPr>
            <w:webHidden/>
          </w:rPr>
          <w:t>34</w:t>
        </w:r>
        <w:r w:rsidR="00C806CB">
          <w:rPr>
            <w:webHidden/>
          </w:rPr>
          <w:fldChar w:fldCharType="end"/>
        </w:r>
      </w:hyperlink>
    </w:p>
    <w:p w14:paraId="756D131D" w14:textId="77777777" w:rsidR="00284FA6" w:rsidRDefault="008C5CD2">
      <w:pPr>
        <w:pStyle w:val="berschrift1"/>
        <w:numPr>
          <w:ilvl w:val="0"/>
          <w:numId w:val="0"/>
        </w:numPr>
      </w:pPr>
      <w:r>
        <w:lastRenderedPageBreak/>
        <w:fldChar w:fldCharType="end"/>
      </w:r>
      <w:bookmarkStart w:id="9" w:name="_Toc22038020"/>
      <w:r w:rsidR="00284FA6">
        <w:t>Abkürzungsverzeichnis</w:t>
      </w:r>
      <w:bookmarkEnd w:id="9"/>
    </w:p>
    <w:p w14:paraId="748347FA" w14:textId="77777777" w:rsidR="00284FA6" w:rsidRDefault="00284FA6">
      <w:pPr>
        <w:tabs>
          <w:tab w:val="left" w:pos="1440"/>
        </w:tabs>
      </w:pPr>
      <w:r>
        <w:t>ALP</w:t>
      </w:r>
      <w:r>
        <w:tab/>
        <w:t>Arbeits-, Lern- und Präsentationstechniken</w:t>
      </w:r>
    </w:p>
    <w:p w14:paraId="6B6D44B8" w14:textId="77777777" w:rsidR="00284FA6" w:rsidRDefault="00284FA6">
      <w:pPr>
        <w:tabs>
          <w:tab w:val="left" w:pos="1440"/>
        </w:tabs>
      </w:pPr>
      <w:r>
        <w:t>HBI</w:t>
      </w:r>
      <w:r>
        <w:tab/>
        <w:t>Hochschule für Bibliotheks- und Informationswesen</w:t>
      </w:r>
    </w:p>
    <w:p w14:paraId="59F22D45" w14:textId="77777777" w:rsidR="00284FA6" w:rsidRDefault="00284FA6">
      <w:pPr>
        <w:tabs>
          <w:tab w:val="left" w:pos="1440"/>
        </w:tabs>
      </w:pPr>
      <w:r>
        <w:t>HdM</w:t>
      </w:r>
      <w:r>
        <w:tab/>
        <w:t>Hochschule der Medien</w:t>
      </w:r>
    </w:p>
    <w:p w14:paraId="3ABF9598" w14:textId="77777777" w:rsidR="00C93BB8" w:rsidRDefault="00C93BB8">
      <w:pPr>
        <w:tabs>
          <w:tab w:val="left" w:pos="1440"/>
        </w:tabs>
      </w:pPr>
      <w:r>
        <w:t>HSE</w:t>
      </w:r>
      <w:r>
        <w:tab/>
        <w:t>Hochschule Esslingen</w:t>
      </w:r>
    </w:p>
    <w:p w14:paraId="34776910" w14:textId="48F47A4A" w:rsidR="00ED554B" w:rsidRDefault="00284FA6" w:rsidP="00ED554B">
      <w:pPr>
        <w:pStyle w:val="berschrift1"/>
      </w:pPr>
      <w:bookmarkStart w:id="10" w:name="_Ref490562273"/>
      <w:bookmarkStart w:id="11" w:name="_Toc22038021"/>
      <w:r>
        <w:lastRenderedPageBreak/>
        <w:t>Überblick</w:t>
      </w:r>
      <w:bookmarkEnd w:id="10"/>
      <w:r w:rsidR="000321E7">
        <w:t>/Einleitung</w:t>
      </w:r>
      <w:bookmarkEnd w:id="11"/>
    </w:p>
    <w:p w14:paraId="43D76F66" w14:textId="77777777" w:rsidR="00A72970" w:rsidRDefault="00A72970" w:rsidP="00A72970">
      <w:r>
        <w:t>Microservices, sind grob gesehen Teilmodule Vollständer Softwaresysteme und können sowohl physisch, sprachlich und strukturell getrennt sein. Durch diese Trennung, entsteht eine große Menge, als auch unterschiedliche Arten der Kommunikation. Diese Kommunikation bietet viele Möglichkeiten als auch Tücken. Es muss hierbei, wie so oft, darauf geachtet werden diese möglichst zu erkennen und entsprechend zu behandeln.</w:t>
      </w:r>
    </w:p>
    <w:p w14:paraId="3AD987CD" w14:textId="77777777" w:rsidR="00A72970" w:rsidRDefault="00A72970" w:rsidP="00A72970">
      <w:r>
        <w:t>Die größte Gefahr hierbei ist, dass das System nicht stabiler, sondern womöglich unübersichtlich wird und dem entsprechend schwieriger zu handhaben. Hier wird im Speziellen darauf geschaut, wie wir das System von Microservices, in möglichst jeder Hinsicht robust gestalten können und welche unterschiedlichen Möglichkeiten wir hierbei verwenden können.</w:t>
      </w:r>
    </w:p>
    <w:p w14:paraId="463BA4F4" w14:textId="77777777" w:rsidR="00A72970" w:rsidRDefault="00A72970" w:rsidP="00A72970">
      <w:r>
        <w:t>Robust bedeutet in diesem Falle, dass bei einem Fehler keine Kettenreaktion stattfinden darf, dass wenn erwünscht Nachrichten immer ankommen müssen, dass wenn ein Service überlastet ist, dieser sich wieder erholen darf, dass Services eigenständig upgedatet werden können, dass auf Leistungsanfragen automatisch reagiert wird oder diese keinen Einsturz ergeben, dass bei Fehlern auf Fallbacks zurückgegriffen wird, wenn dies Business technisch möglich ist, dass kontinuierliche „Healthchecks“(Lebst du noch?) durch-geführt werden, dass Auslastung über die einzelnen gleichen Microservices aufgeteilt wird und dass nachvollzogen werden kann, wie der Traffic verläuft.</w:t>
      </w:r>
    </w:p>
    <w:p w14:paraId="79340A8A" w14:textId="77777777" w:rsidR="00A72970" w:rsidRDefault="00A72970" w:rsidP="00A72970">
      <w:r>
        <w:t>Ein weiterer Punkt der Kommunikation, der hierbei untersucht wird, beinhaltet den Kommunikationsfluss welcher mit wachsender Größe sich immer komplizierter gestalten kann.</w:t>
      </w:r>
    </w:p>
    <w:p w14:paraId="5C855188" w14:textId="77777777" w:rsidR="00A72970" w:rsidRDefault="00A72970" w:rsidP="00A72970">
      <w:r>
        <w:t>Bei einer Vielzahl an Microservices, wird es auch Wichtig, dass die einzelnen Services sich finden können bzw. sich an einem zentralen Punkt Anmelden und sichtbar machen können.</w:t>
      </w:r>
    </w:p>
    <w:p w14:paraId="0195C2ED" w14:textId="77777777" w:rsidR="00A72970" w:rsidRDefault="00A72970" w:rsidP="00A72970">
      <w:r>
        <w:t>Um eine möglichst geschickte Verwaltung von Updates zu Gewehrleisten, sollte man auf keinen Fall, auf einen zentralen Konfigurationspunkt verzichten. Hierdurch können Updates auf Vielerlei Services gleichzeitig geändert werden, ohne irgendein durcheinander zu verursachen.</w:t>
      </w:r>
    </w:p>
    <w:p w14:paraId="69639C84" w14:textId="77777777" w:rsidR="00A72970" w:rsidRDefault="00A72970" w:rsidP="00A72970">
      <w:r>
        <w:t>Dabei werden sowohl Drittanbieter Software, als auch mögliche Software Patterns und Techniken untersucht und in entsprechende Kategorien und Softwareschichten eingeteilt.</w:t>
      </w:r>
    </w:p>
    <w:p w14:paraId="71DDEF93" w14:textId="2D786A6B" w:rsidR="00A72970" w:rsidRPr="00A72970" w:rsidRDefault="00A72970" w:rsidP="00A72970">
      <w:r>
        <w:t>Es soll dabei aber nicht um die Organisation oder die Sicherheit dieser Services gehen.</w:t>
      </w:r>
    </w:p>
    <w:p w14:paraId="0617FCA7" w14:textId="028325F3" w:rsidR="0062608E" w:rsidRDefault="00A72970" w:rsidP="00A72970">
      <w:pPr>
        <w:pStyle w:val="berschrift1"/>
      </w:pPr>
      <w:bookmarkStart w:id="12" w:name="_Toc22038022"/>
      <w:r>
        <w:lastRenderedPageBreak/>
        <w:t>Microservices</w:t>
      </w:r>
      <w:bookmarkEnd w:id="12"/>
    </w:p>
    <w:p w14:paraId="29896CA5" w14:textId="3B30A247" w:rsidR="00A72970" w:rsidRDefault="00A030D0" w:rsidP="00A56D5D">
      <w:pPr>
        <w:pStyle w:val="berschrift2"/>
      </w:pPr>
      <w:bookmarkStart w:id="13" w:name="_Toc22038023"/>
      <w:r>
        <w:rPr>
          <w:noProof/>
        </w:rPr>
        <mc:AlternateContent>
          <mc:Choice Requires="wps">
            <w:drawing>
              <wp:anchor distT="0" distB="0" distL="114300" distR="114300" simplePos="0" relativeHeight="251660288" behindDoc="0" locked="0" layoutInCell="1" allowOverlap="1" wp14:anchorId="595B3D61" wp14:editId="4A75F2A9">
                <wp:simplePos x="0" y="0"/>
                <wp:positionH relativeFrom="column">
                  <wp:posOffset>453358</wp:posOffset>
                </wp:positionH>
                <wp:positionV relativeFrom="paragraph">
                  <wp:posOffset>2961981</wp:posOffset>
                </wp:positionV>
                <wp:extent cx="445262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4452620" cy="635"/>
                        </a:xfrm>
                        <a:prstGeom prst="rect">
                          <a:avLst/>
                        </a:prstGeom>
                        <a:solidFill>
                          <a:prstClr val="white"/>
                        </a:solidFill>
                        <a:ln>
                          <a:noFill/>
                        </a:ln>
                        <a:effectLst/>
                      </wps:spPr>
                      <wps:txbx>
                        <w:txbxContent>
                          <w:p w14:paraId="7CF96EFB" w14:textId="166BD573" w:rsidR="00AC53F3" w:rsidRPr="008A5BA7" w:rsidRDefault="00AC53F3" w:rsidP="00DC2689">
                            <w:pPr>
                              <w:pStyle w:val="Beschriftung"/>
                              <w:rPr>
                                <w:rFonts w:ascii="Arial" w:hAnsi="Arial"/>
                                <w:b/>
                                <w:noProof/>
                                <w:kern w:val="28"/>
                                <w:sz w:val="28"/>
                              </w:rPr>
                            </w:pPr>
                            <w:bookmarkStart w:id="14" w:name="_Toc21962577"/>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95B3D61" id="Textfeld 6" o:spid="_x0000_s1029" type="#_x0000_t202" style="position:absolute;left:0;text-align:left;margin-left:35.7pt;margin-top:233.25pt;width:350.6pt;height:.0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" stroked="f">
                <v:textbox style="mso-fit-shape-to-text:t" inset="0,0,0,0">
                  <w:txbxContent>
                    <w:p w14:paraId="7CF96EFB" w14:textId="166BD573" w:rsidR="00AC53F3" w:rsidRPr="008A5BA7" w:rsidRDefault="00AC53F3" w:rsidP="00DC2689">
                      <w:pPr>
                        <w:pStyle w:val="Beschriftung"/>
                        <w:rPr>
                          <w:rFonts w:ascii="Arial" w:hAnsi="Arial"/>
                          <w:b/>
                          <w:noProof/>
                          <w:kern w:val="28"/>
                          <w:sz w:val="28"/>
                        </w:rPr>
                      </w:pPr>
                      <w:bookmarkStart w:id="15" w:name="_Toc21962577"/>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15"/>
                    </w:p>
                  </w:txbxContent>
                </v:textbox>
                <w10:wrap type="topAndBottom"/>
              </v:shape>
            </w:pict>
          </mc:Fallback>
        </mc:AlternateContent>
      </w:r>
      <w:r>
        <w:rPr>
          <w:noProof/>
        </w:rPr>
        <w:drawing>
          <wp:anchor distT="0" distB="0" distL="114300" distR="114300" simplePos="0" relativeHeight="251654144" behindDoc="0" locked="0" layoutInCell="1" allowOverlap="1" wp14:anchorId="390BF659" wp14:editId="29EB0CE5">
            <wp:simplePos x="0" y="0"/>
            <wp:positionH relativeFrom="column">
              <wp:posOffset>437515</wp:posOffset>
            </wp:positionH>
            <wp:positionV relativeFrom="paragraph">
              <wp:posOffset>574040</wp:posOffset>
            </wp:positionV>
            <wp:extent cx="4452620" cy="2303780"/>
            <wp:effectExtent l="0" t="0" r="5080" b="1270"/>
            <wp:wrapTopAndBottom/>
            <wp:docPr id="5" name="Grafik 5" descr="C:\Users\gwi\AppData\Local\Microsoft\Windows\INetCache\Content.Word\MonolithVSMic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wi\AppData\Local\Microsoft\Windows\INetCache\Content.Word\MonolithVSMicro.png"/>
                    <pic:cNvPicPr>
                      <a:picLocks noChangeAspect="1" noChangeArrowheads="1"/>
                    </pic:cNvPicPr>
                  </pic:nvPicPr>
                  <pic:blipFill>
                    <a:blip r:embed="rId8">
                      <a:extLst>
                        <a:ext uri="{28A0092B-C50C-407E-A947-70E740481C1C}">
                          <a14:useLocalDpi xmlns:a14="http://schemas.microsoft.com/office/drawing/2010/main" val="0"/>
                        </a:ext>
                      </a:extLst>
                    </a:blip>
                    <a:srcRect l="10529" t="13799" r="6976" b="25882"/>
                    <a:stretch>
                      <a:fillRect/>
                    </a:stretch>
                  </pic:blipFill>
                  <pic:spPr bwMode="auto">
                    <a:xfrm>
                      <a:off x="0" y="0"/>
                      <a:ext cx="4452620" cy="2303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72970">
        <w:t>Monolith oder Microservices</w:t>
      </w:r>
      <w:bookmarkEnd w:id="13"/>
    </w:p>
    <w:p w14:paraId="29E77D4A" w14:textId="05F47022" w:rsidR="00A72970" w:rsidRDefault="00A56D5D" w:rsidP="00A56D5D">
      <w:pPr>
        <w:pStyle w:val="berschrift3"/>
      </w:pPr>
      <w:bookmarkStart w:id="16" w:name="_Toc22038024"/>
      <w:r>
        <w:t>Monolith</w:t>
      </w:r>
      <w:bookmarkEnd w:id="16"/>
    </w:p>
    <w:p w14:paraId="24B34C3E" w14:textId="740BD4DC" w:rsidR="000512D5" w:rsidRDefault="000512D5" w:rsidP="000512D5">
      <w:pPr>
        <w:pStyle w:val="berschrift4"/>
      </w:pPr>
      <w:r>
        <w:t>Einführung</w:t>
      </w:r>
    </w:p>
    <w:p w14:paraId="62B32D31" w14:textId="0006D210" w:rsidR="000635BD" w:rsidRPr="00DC2689" w:rsidRDefault="000635BD" w:rsidP="00DC2689">
      <w:pPr>
        <w:keepNext/>
        <w:rPr>
          <w:rFonts w:ascii="Arial" w:hAnsi="Arial"/>
          <w:b/>
          <w:noProof/>
          <w:kern w:val="28"/>
          <w:sz w:val="28"/>
        </w:rPr>
      </w:pPr>
      <w:r w:rsidRPr="000635BD">
        <w:t>Ein Monolith ist im Deutschen ein einheitlicher Stein. In unserem Fall widerspiegelt es ein zusammenhängendes Softwaresystem wieder, welches es seit dem Beginn des Internets gibt und alle drei Komponenten in sich Vereinigt. Diese Komponenten sind die UI, die Datenbank und einen Server. Der Code mag in unterschiedliche Teile aufgeteilt sein aber das System wird immer als ganzes, einheitliches Paket veröffentlicht. Bei jeder Änderung muss somit auch das ganze System neu veröffentlicht werden.</w:t>
      </w:r>
      <w:r w:rsidR="0045208D" w:rsidRPr="0045208D">
        <w:t xml:space="preserve"> </w:t>
      </w:r>
    </w:p>
    <w:p w14:paraId="1615239B" w14:textId="40A4AE0F" w:rsidR="000512D5" w:rsidRDefault="00A56D5D" w:rsidP="000512D5">
      <w:pPr>
        <w:pStyle w:val="berschrift4"/>
      </w:pPr>
      <w:r>
        <w:t>Vorteile der Monolithen</w:t>
      </w:r>
    </w:p>
    <w:p w14:paraId="1B76B772" w14:textId="7CFBC6E0" w:rsidR="00CB1F00" w:rsidRDefault="00826F66" w:rsidP="00D91C37">
      <w:pPr>
        <w:pStyle w:val="Listenabsatz"/>
        <w:numPr>
          <w:ilvl w:val="0"/>
          <w:numId w:val="34"/>
        </w:numPr>
      </w:pPr>
      <w:r>
        <w:t>Der größte Vorteil eines Monolithen ist, die nahe Verknüpfung der einzelnen Bestandteile und somit kann auf weitläufige Kommunikation verzichtet werden und einiges an Fehlern und Arbeitsaufwand vermieden werden.</w:t>
      </w:r>
      <w:r w:rsidR="005E778E">
        <w:t xml:space="preserve"> Es ist dadurch möglich schneller zu Ergebnissen zu kommen</w:t>
      </w:r>
      <w:r w:rsidR="0013170F">
        <w:t>, was vor allem bei eingespielten Entwicklerteam offensichtlich wird.</w:t>
      </w:r>
    </w:p>
    <w:p w14:paraId="537A4F74" w14:textId="0C554E67" w:rsidR="00CB1F00" w:rsidRDefault="005E778E" w:rsidP="00D91C37">
      <w:pPr>
        <w:pStyle w:val="Listenabsatz"/>
        <w:numPr>
          <w:ilvl w:val="0"/>
          <w:numId w:val="34"/>
        </w:numPr>
      </w:pPr>
      <w:r>
        <w:t>Durch die zusammenhängende Architektur, gestaltet es sich einfacher, das System auf einem Server zum Laufen zu bringen. Dies ist dadurch möglich, dass keine weiteren Verbindungen, Ports oder ähnliches festgelegt werden müssen da alles auf einem und demselben System läuft.</w:t>
      </w:r>
    </w:p>
    <w:p w14:paraId="3BCEF366" w14:textId="00DBF8CF" w:rsidR="00CB1F00" w:rsidRDefault="00CB1F00" w:rsidP="00D91C37">
      <w:pPr>
        <w:pStyle w:val="Listenabsatz"/>
        <w:numPr>
          <w:ilvl w:val="0"/>
          <w:numId w:val="34"/>
        </w:numPr>
      </w:pPr>
      <w:r>
        <w:lastRenderedPageBreak/>
        <w:t>Datenbank ist an einem Punkt wodurch Konsistenz deutlich einfach bzw. überhaupt erreicht werden kann</w:t>
      </w:r>
      <w:r w:rsidR="0013170F">
        <w:t>.</w:t>
      </w:r>
    </w:p>
    <w:p w14:paraId="1A3CD0F5" w14:textId="2C789096" w:rsidR="005E778E" w:rsidRPr="000512D5" w:rsidRDefault="005E778E" w:rsidP="00D91C37">
      <w:pPr>
        <w:pStyle w:val="Listenabsatz"/>
        <w:numPr>
          <w:ilvl w:val="0"/>
          <w:numId w:val="34"/>
        </w:numPr>
      </w:pPr>
      <w:r>
        <w:t xml:space="preserve">Es ist deutlich einfacher, eine Datenbank konsistent zu halten, da diese eng mit dem Rest des Systems gekoppelt ist. </w:t>
      </w:r>
    </w:p>
    <w:p w14:paraId="7204A581" w14:textId="69B365AB" w:rsidR="00A56D5D" w:rsidRDefault="00A56D5D" w:rsidP="00A56D5D">
      <w:pPr>
        <w:pStyle w:val="berschrift4"/>
      </w:pPr>
      <w:r>
        <w:t>Nachteile der Monolithen</w:t>
      </w:r>
    </w:p>
    <w:p w14:paraId="5A120D7C" w14:textId="6C2734BA" w:rsidR="000512D5" w:rsidRDefault="0013170F" w:rsidP="00D91C37">
      <w:pPr>
        <w:pStyle w:val="Listenabsatz"/>
        <w:numPr>
          <w:ilvl w:val="0"/>
          <w:numId w:val="35"/>
        </w:numPr>
      </w:pPr>
      <w:r>
        <w:t xml:space="preserve">Je größer die Anwendung wird, also umso mehr Zeilen Code </w:t>
      </w:r>
      <w:r w:rsidR="00D91C37">
        <w:t>sie enthält und z</w:t>
      </w:r>
      <w:r>
        <w:t>usätzliche Features implementiert werden umso wertvoller</w:t>
      </w:r>
      <w:r w:rsidR="00D91C37">
        <w:t>,</w:t>
      </w:r>
      <w:r>
        <w:t xml:space="preserve"> werden Entwickler die sich schon mit dem ganzen System auskennen. Allerdings wird es genauso auch immer schwieriger für neue Entwickler einzusteigen und eigene Beiträge hin beizusteuern.</w:t>
      </w:r>
    </w:p>
    <w:p w14:paraId="019C3321" w14:textId="4BB19867" w:rsidR="000512D5" w:rsidRDefault="00D91C37" w:rsidP="00D91C37">
      <w:pPr>
        <w:pStyle w:val="Listenabsatz"/>
        <w:numPr>
          <w:ilvl w:val="0"/>
          <w:numId w:val="35"/>
        </w:numPr>
      </w:pPr>
      <w:r>
        <w:t>Ein weiteres Problem von zu groß werdenden zusammenhängenden Systemen ist, das jeder Änderung das gesamte System beeinflussen kann. Dies hat zur Folge, dass der Testaufwand bei Änderungen um ein vielfaches größer sein kann. Resultierend kann es schwieriger werden neue Technologien in ein bestehendes System zu integrieren.</w:t>
      </w:r>
    </w:p>
    <w:p w14:paraId="043B30EE" w14:textId="73EC5E56" w:rsidR="003E63AD" w:rsidRDefault="003E63AD" w:rsidP="003E63AD">
      <w:pPr>
        <w:pStyle w:val="Listenabsatz"/>
        <w:numPr>
          <w:ilvl w:val="0"/>
          <w:numId w:val="35"/>
        </w:numPr>
      </w:pPr>
      <w:r w:rsidRPr="003E63AD">
        <w:t>Jede Änderung des Systems, egal ob klein oder groß, hat zur Ursache, dass das gesamte System neu bereitgestellt werden muss. Dies spielt keine große Rolle, solange die Anwendung noch klein ist doch je größer sie wird, umso länger dauert dieser Prozess.</w:t>
      </w:r>
    </w:p>
    <w:p w14:paraId="08F41B6F" w14:textId="67A9B493" w:rsidR="003E63AD" w:rsidRPr="000512D5" w:rsidRDefault="003E63AD" w:rsidP="003E63AD">
      <w:pPr>
        <w:pStyle w:val="Listenabsatz"/>
        <w:numPr>
          <w:ilvl w:val="0"/>
          <w:numId w:val="35"/>
        </w:numPr>
      </w:pPr>
      <w:r>
        <w:t>Durch eine starke Verzahnung der Teilbereiche können Projekte mit monolithischer Struktur</w:t>
      </w:r>
      <w:r w:rsidR="006B5395">
        <w:t>,</w:t>
      </w:r>
      <w:r>
        <w:t xml:space="preserve"> nicht so leicht viel neues Personal aufnehmen.</w:t>
      </w:r>
    </w:p>
    <w:p w14:paraId="500E157E" w14:textId="547B80FF" w:rsidR="00A56D5D" w:rsidRDefault="00A56D5D" w:rsidP="00A56D5D">
      <w:pPr>
        <w:pStyle w:val="berschrift3"/>
      </w:pPr>
      <w:bookmarkStart w:id="17" w:name="_Toc22038025"/>
      <w:r>
        <w:t>Microservices</w:t>
      </w:r>
      <w:bookmarkEnd w:id="17"/>
    </w:p>
    <w:p w14:paraId="4DA36A26" w14:textId="610C1853" w:rsidR="00AC4074" w:rsidRDefault="000512D5" w:rsidP="00AC4074">
      <w:pPr>
        <w:pStyle w:val="berschrift4"/>
      </w:pPr>
      <w:r>
        <w:t>Einführung</w:t>
      </w:r>
    </w:p>
    <w:p w14:paraId="4CBD1AA0" w14:textId="1690E1E5" w:rsidR="00994B2B" w:rsidRDefault="00AC4074" w:rsidP="00AC4074">
      <w:r>
        <w:t xml:space="preserve">Verschiedene Bereiche der Anwendung werden aufgeteilt und ausgelagert in eigene Services. Jeder Service kommuniziert über Schnittstellen mit anderen Services bzw. bietet diese an. Jeder Service ist eine eigenständige leichte, also schnell startende und wenig Platz benötigende, Anwendung welche einst ein Teilmodul eines Monolithen war. </w:t>
      </w:r>
      <w:r w:rsidR="00B63259">
        <w:t>Hierbei sollte klar sein</w:t>
      </w:r>
      <w:r>
        <w:t>,</w:t>
      </w:r>
      <w:r w:rsidR="00B63259">
        <w:t xml:space="preserve"> das Microservices eigentlich immer in Verbindung mit Containern auftreten. Container bilden hierbei ein Gehäuse </w:t>
      </w:r>
      <w:r w:rsidR="0063158D">
        <w:t>für eine entsprechende Anwendung mit all ihren Abhängigkeiten, Laufzeitumgebungen, System Werkzeugen, System B</w:t>
      </w:r>
      <w:r w:rsidR="005E2B7B">
        <w:t xml:space="preserve">ibliotheken und Einstellungen. </w:t>
      </w:r>
      <w:r w:rsidR="0063158D">
        <w:t xml:space="preserve"> </w:t>
      </w:r>
      <w:r w:rsidR="005E2B7B">
        <w:t xml:space="preserve">Die Container bilden Isolierte Bereiche dar mit ihren eigenen Namenräumen, Benutzern und Ressourcen. Sie stellen allerdings keine Vollwertigen Virtuellen Maschinen dar und Besitzen kein eigenes Betriebssystem oder eigenen Kernel, dies ist allerdings auch gleichzeitig der Grund für ihre Schlankere Bauweise </w:t>
      </w:r>
      <w:sdt>
        <w:sdtPr>
          <w:alias w:val="Don't edit this field"/>
          <w:tag w:val="CitaviPlaceholder#90a7390f-372f-47a6-a2ae-e6ff089f7919"/>
          <w:id w:val="1152638872"/>
          <w:placeholder>
            <w:docPart w:val="DefaultPlaceholder_1081868574"/>
          </w:placeholder>
        </w:sdtPr>
        <w:sdtContent>
          <w:r w:rsidR="005E2B7B">
            <w:fldChar w:fldCharType="begin"/>
          </w:r>
          <w:r w:rsidR="004278ED">
            <w:instrText>ADDIN CitaviPlaceholder{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}</w:instrText>
          </w:r>
          <w:r w:rsidR="005E2B7B">
            <w:fldChar w:fldCharType="separate"/>
          </w:r>
          <w:r w:rsidR="005E2B7B">
            <w:t>(Stephan Augsten 2017)</w:t>
          </w:r>
          <w:r w:rsidR="005E2B7B">
            <w:fldChar w:fldCharType="end"/>
          </w:r>
        </w:sdtContent>
      </w:sdt>
      <w:r w:rsidR="005E2B7B">
        <w:t>.</w:t>
      </w:r>
      <w:r w:rsidR="00DC2689" w:rsidRPr="00DC2689">
        <w:t xml:space="preserve"> </w:t>
      </w:r>
    </w:p>
    <w:p w14:paraId="4606E0AC" w14:textId="6325478D" w:rsidR="00A56D5D" w:rsidRDefault="00A030D0" w:rsidP="00A56D5D">
      <w:pPr>
        <w:pStyle w:val="berschrift4"/>
      </w:pPr>
      <w:r>
        <w:rPr>
          <w:noProof/>
        </w:rPr>
        <w:lastRenderedPageBreak/>
        <w:drawing>
          <wp:anchor distT="0" distB="0" distL="114300" distR="114300" simplePos="0" relativeHeight="251661312" behindDoc="0" locked="1" layoutInCell="1" allowOverlap="1" wp14:anchorId="6F8FF664" wp14:editId="395A7C51">
            <wp:simplePos x="0" y="0"/>
            <wp:positionH relativeFrom="margin">
              <wp:posOffset>410802</wp:posOffset>
            </wp:positionH>
            <wp:positionV relativeFrom="page">
              <wp:posOffset>899032</wp:posOffset>
            </wp:positionV>
            <wp:extent cx="4572000" cy="2176272"/>
            <wp:effectExtent l="0" t="0" r="0" b="0"/>
            <wp:wrapTopAndBottom/>
            <wp:docPr id="7" name="Grafik 7" descr="https://codingthesmartway.com/wp-content/uploads/2019/02/010-1024x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codingthesmartway.com/wp-content/uploads/2019/02/010-1024x500.png"/>
                    <pic:cNvPicPr>
                      <a:picLocks noChangeAspect="1" noChangeArrowheads="1"/>
                    </pic:cNvPicPr>
                  </pic:nvPicPr>
                  <pic:blipFill rotWithShape="1">
                    <a:blip r:embed="rId9">
                      <a:extLst>
                        <a:ext uri="{28A0092B-C50C-407E-A947-70E740481C1C}">
                          <a14:useLocalDpi xmlns:a14="http://schemas.microsoft.com/office/drawing/2010/main" val="0"/>
                        </a:ext>
                      </a:extLst>
                    </a:blip>
                    <a:srcRect t="2751"/>
                    <a:stretch/>
                  </pic:blipFill>
                  <pic:spPr bwMode="auto">
                    <a:xfrm>
                      <a:off x="0" y="0"/>
                      <a:ext cx="4572000" cy="217627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7216" behindDoc="0" locked="1" layoutInCell="1" allowOverlap="1" wp14:anchorId="066564A4" wp14:editId="5F600212">
                <wp:simplePos x="0" y="0"/>
                <wp:positionH relativeFrom="column">
                  <wp:posOffset>228600</wp:posOffset>
                </wp:positionH>
                <wp:positionV relativeFrom="paragraph">
                  <wp:posOffset>2252345</wp:posOffset>
                </wp:positionV>
                <wp:extent cx="4572000" cy="987552"/>
                <wp:effectExtent l="0" t="0" r="0" b="2540"/>
                <wp:wrapTopAndBottom/>
                <wp:docPr id="8" name="Textfeld 8"/>
                <wp:cNvGraphicFramePr/>
                <a:graphic xmlns:a="http://schemas.openxmlformats.org/drawingml/2006/main">
                  <a:graphicData uri="http://schemas.microsoft.com/office/word/2010/wordprocessingShape">
                    <wps:wsp>
                      <wps:cNvSpPr txBox="1"/>
                      <wps:spPr>
                        <a:xfrm>
                          <a:off x="0" y="0"/>
                          <a:ext cx="4572000" cy="987552"/>
                        </a:xfrm>
                        <a:prstGeom prst="rect">
                          <a:avLst/>
                        </a:prstGeom>
                        <a:solidFill>
                          <a:prstClr val="white"/>
                        </a:solidFill>
                        <a:ln>
                          <a:noFill/>
                        </a:ln>
                        <a:effectLst/>
                      </wps:spPr>
                      <wps:txbx>
                        <w:txbxContent>
                          <w:p w14:paraId="2F32584D" w14:textId="77777777" w:rsidR="00AC53F3" w:rsidRPr="00CB63A5" w:rsidRDefault="00AC53F3" w:rsidP="00AC4074">
                            <w:pPr>
                              <w:pStyle w:val="Beschriftung"/>
                              <w:rPr>
                                <w:noProof/>
                              </w:rPr>
                            </w:pPr>
                            <w:bookmarkStart w:id="18" w:name="_Toc21962578"/>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Docker – Beginner’s Guide – Part 1: Images &amp; Containers</w:t>
                            </w:r>
                            <w:r>
                              <w:t xml:space="preserve"> (Quelle: </w:t>
                            </w:r>
                            <w:hyperlink r:id="rId10" w:history="1">
                              <w:r>
                                <w:rPr>
                                  <w:rStyle w:val="Hyperlink"/>
                                </w:rPr>
                                <w:t>https://codingthesmartway.com/wp-content/uploads/2019/02/010-1024x500.png</w:t>
                              </w:r>
                            </w:hyperlink>
                            <w:r>
                              <w:t>)</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66564A4" id="Textfeld 8" o:spid="_x0000_s1030" type="#_x0000_t202" style="position:absolute;left:0;text-align:left;margin-left:18pt;margin-top:177.35pt;width:5in;height:77.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" stroked="f">
                <v:textbox style="mso-fit-shape-to-text:t" inset="0,0,0,0">
                  <w:txbxContent>
                    <w:p w14:paraId="2F32584D" w14:textId="77777777" w:rsidR="00AC53F3" w:rsidRPr="00CB63A5" w:rsidRDefault="00AC53F3" w:rsidP="00AC4074">
                      <w:pPr>
                        <w:pStyle w:val="Beschriftung"/>
                        <w:rPr>
                          <w:noProof/>
                        </w:rPr>
                      </w:pPr>
                      <w:bookmarkStart w:id="19" w:name="_Toc21962578"/>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Docker – Beginner’s Guide – Part 1: Images &amp; Containers</w:t>
                      </w:r>
                      <w:r>
                        <w:t xml:space="preserve"> (Quelle: </w:t>
                      </w:r>
                      <w:hyperlink r:id="rId11" w:history="1">
                        <w:r>
                          <w:rPr>
                            <w:rStyle w:val="Hyperlink"/>
                          </w:rPr>
                          <w:t>https://codingthesmartway.com/wp-content/uploads/2019/02/010-1024x500.png</w:t>
                        </w:r>
                      </w:hyperlink>
                      <w:r>
                        <w:t>)</w:t>
                      </w:r>
                      <w:bookmarkEnd w:id="19"/>
                    </w:p>
                  </w:txbxContent>
                </v:textbox>
                <w10:wrap type="topAndBottom"/>
                <w10:anchorlock/>
              </v:shape>
            </w:pict>
          </mc:Fallback>
        </mc:AlternateContent>
      </w:r>
      <w:r w:rsidR="00A56D5D">
        <w:t>Vorteile der Microservices</w:t>
      </w:r>
    </w:p>
    <w:p w14:paraId="318180B5" w14:textId="4DE06A87" w:rsidR="000512D5" w:rsidRDefault="00484865" w:rsidP="000512D5">
      <w:pPr>
        <w:pStyle w:val="Listenabsatz"/>
        <w:numPr>
          <w:ilvl w:val="0"/>
          <w:numId w:val="36"/>
        </w:numPr>
      </w:pPr>
      <w:r>
        <w:t xml:space="preserve">Die Anwendung in kleinere handlichere Teilbereiche zu zerteilen hilft dabei den Code leichter zu verstehen und sich besser auf das Wesentliche zu konzentrieren, zu Entwicklern und zu Pflegen. </w:t>
      </w:r>
    </w:p>
    <w:p w14:paraId="39204DE3" w14:textId="630732F8" w:rsidR="00484865" w:rsidRDefault="00484865" w:rsidP="000512D5">
      <w:pPr>
        <w:pStyle w:val="Listenabsatz"/>
        <w:numPr>
          <w:ilvl w:val="0"/>
          <w:numId w:val="36"/>
        </w:numPr>
      </w:pPr>
      <w:r>
        <w:t>Je größer die Anwendung wird, umso eher können ganze Team</w:t>
      </w:r>
      <w:r w:rsidR="00B370EF">
        <w:t>s</w:t>
      </w:r>
      <w:r>
        <w:t xml:space="preserve"> auf einzelne Services angesetzt werden und diese Entwickeln</w:t>
      </w:r>
      <w:r w:rsidR="00B370EF">
        <w:t>,</w:t>
      </w:r>
      <w:r>
        <w:t xml:space="preserve"> </w:t>
      </w:r>
      <w:r w:rsidR="00B370EF">
        <w:t>anstatt sich um die gesamte</w:t>
      </w:r>
      <w:r>
        <w:t xml:space="preserve"> Anwendung</w:t>
      </w:r>
      <w:r w:rsidR="00B370EF">
        <w:t xml:space="preserve"> kümmern zu müssen</w:t>
      </w:r>
      <w:r>
        <w:t>.</w:t>
      </w:r>
    </w:p>
    <w:p w14:paraId="6C793E44" w14:textId="78359D45" w:rsidR="00484865" w:rsidRDefault="00484865" w:rsidP="000512D5">
      <w:pPr>
        <w:pStyle w:val="Listenabsatz"/>
        <w:numPr>
          <w:ilvl w:val="0"/>
          <w:numId w:val="36"/>
        </w:numPr>
      </w:pPr>
      <w:r>
        <w:t>Vorausgesetzt die Services sind nicht eng miteinan</w:t>
      </w:r>
      <w:r w:rsidR="00B370EF">
        <w:t>der v</w:t>
      </w:r>
      <w:r>
        <w:t>erzahnt</w:t>
      </w:r>
      <w:r w:rsidR="00EC4CA5">
        <w:t>, können Entwicklerteams freier Entscheiden was für Technologien, Frameworks oder sprachen sie benutzten. Vorausgesetzt dies ist vom Business Standpunkt auch möglich.</w:t>
      </w:r>
    </w:p>
    <w:p w14:paraId="38302EF5" w14:textId="51817C18" w:rsidR="00EC4CA5" w:rsidRDefault="00B370EF" w:rsidP="00B370EF">
      <w:pPr>
        <w:pStyle w:val="Listenabsatz"/>
        <w:numPr>
          <w:ilvl w:val="0"/>
          <w:numId w:val="36"/>
        </w:numPr>
      </w:pPr>
      <w:r w:rsidRPr="00B370EF">
        <w:t>Die jeweiligen Bereitstellungen, können durch eine Trennung, vom gesamten System, in kleinere Teil Bereitstellungen verändert werden, was es einfacher macht Änderungen durchzuführen. Tests, bleiben ebenso auf kleinere Service Systeme begrenzt, wodurch sie schneller Veröffentlicht werden können.</w:t>
      </w:r>
    </w:p>
    <w:p w14:paraId="4AABDE24" w14:textId="0802F987" w:rsidR="00B370EF" w:rsidRDefault="00B370EF" w:rsidP="00B370EF">
      <w:pPr>
        <w:pStyle w:val="Listenabsatz"/>
        <w:numPr>
          <w:ilvl w:val="0"/>
          <w:numId w:val="36"/>
        </w:numPr>
      </w:pPr>
      <w:r>
        <w:t xml:space="preserve">Skalieren der Services wird auch einfacher und Effizienter. Im Gegensatz zum Monolithischen System, wo jeweils das volle System hoch skaliert wird, werden im Micoservice Kontext, nur diejenigen Skaliert welche wirklich benötigt werden, ohne unnötige Ressourcen zu verschwenden. </w:t>
      </w:r>
    </w:p>
    <w:p w14:paraId="0CDE8992" w14:textId="073B8085" w:rsidR="00B370EF" w:rsidRDefault="000D04EB" w:rsidP="00B370EF">
      <w:pPr>
        <w:pStyle w:val="Listenabsatz"/>
        <w:numPr>
          <w:ilvl w:val="0"/>
          <w:numId w:val="36"/>
        </w:numPr>
      </w:pPr>
      <w:r>
        <w:t>Durch die Starke unabhängige Modularität, können Updates je nach Service vollständig unbemerkt durchgeführt werden</w:t>
      </w:r>
      <w:r w:rsidR="00801721">
        <w:t xml:space="preserve"> und es ist nicht mehr notwendig das Gesamte System Abzuschalten. Durch diesen beschleunigten Prozess können Entwickler auch schneller auf Änderungen oder Fehler reagieren.</w:t>
      </w:r>
    </w:p>
    <w:p w14:paraId="09C8234A" w14:textId="7942DE51" w:rsidR="00CA00E5" w:rsidRDefault="003F6368" w:rsidP="00B370EF">
      <w:pPr>
        <w:pStyle w:val="Listenabsatz"/>
        <w:numPr>
          <w:ilvl w:val="0"/>
          <w:numId w:val="36"/>
        </w:numPr>
      </w:pPr>
      <w:r>
        <w:lastRenderedPageBreak/>
        <w:t xml:space="preserve">Wenn </w:t>
      </w:r>
      <w:r w:rsidR="00CA00E5">
        <w:t>Fehler</w:t>
      </w:r>
      <w:r>
        <w:t xml:space="preserve"> in Services</w:t>
      </w:r>
      <w:r w:rsidR="00CA00E5">
        <w:t xml:space="preserve"> keine Kettenreaktion herbeiführen</w:t>
      </w:r>
      <w:r>
        <w:t>, wird eine höhere Robustheit erreicht und</w:t>
      </w:r>
      <w:r w:rsidR="00CA00E5">
        <w:t xml:space="preserve"> das gesamte System</w:t>
      </w:r>
      <w:r>
        <w:t xml:space="preserve"> kann stabiler laufen</w:t>
      </w:r>
      <w:r w:rsidR="00CA00E5">
        <w:t>.</w:t>
      </w:r>
    </w:p>
    <w:p w14:paraId="51DDD0A5" w14:textId="030713FE" w:rsidR="00CA00E5" w:rsidRPr="000512D5" w:rsidRDefault="00CA00E5" w:rsidP="00B370EF">
      <w:pPr>
        <w:pStyle w:val="Listenabsatz"/>
        <w:numPr>
          <w:ilvl w:val="0"/>
          <w:numId w:val="36"/>
        </w:numPr>
      </w:pPr>
      <w:r>
        <w:t>Services können, durch die Sprachliche Trennung, einfach in anderen Projekten wiederverwendet werden.</w:t>
      </w:r>
    </w:p>
    <w:p w14:paraId="10E5EF3E" w14:textId="5171CEBF" w:rsidR="00A56D5D" w:rsidRDefault="00A56D5D" w:rsidP="00A56D5D">
      <w:pPr>
        <w:pStyle w:val="berschrift4"/>
      </w:pPr>
      <w:r>
        <w:t>Nachteile der Microservices</w:t>
      </w:r>
    </w:p>
    <w:p w14:paraId="5E579D08" w14:textId="6D0163B8" w:rsidR="00F75EFD" w:rsidRDefault="00F75EFD" w:rsidP="00F75EFD">
      <w:pPr>
        <w:pStyle w:val="Listenabsatz"/>
        <w:numPr>
          <w:ilvl w:val="0"/>
          <w:numId w:val="36"/>
        </w:numPr>
      </w:pPr>
      <w:r>
        <w:t>Es kann schwieriger sein, Fehler in einem verteilten System zu finden als in einem Lokalen zusammenhängenden System. Dies tritt verstärkt auf, wenn die Services von unterschiedlichen Teams entwickelt werden.</w:t>
      </w:r>
    </w:p>
    <w:p w14:paraId="495F5D12" w14:textId="203D84F0" w:rsidR="00F75EFD" w:rsidRDefault="00F75EFD" w:rsidP="00F75EFD">
      <w:pPr>
        <w:pStyle w:val="Listenabsatz"/>
        <w:numPr>
          <w:ilvl w:val="0"/>
          <w:numId w:val="36"/>
        </w:numPr>
      </w:pPr>
      <w:r>
        <w:t>Da jeder Service seine eigene Datenbank besitzen kann, kann dies zu Datensatz Duplikationen führen.</w:t>
      </w:r>
    </w:p>
    <w:p w14:paraId="695B7AC2" w14:textId="3B3B3239" w:rsidR="00F75EFD" w:rsidRDefault="00077747" w:rsidP="00F75EFD">
      <w:pPr>
        <w:pStyle w:val="Listenabsatz"/>
        <w:numPr>
          <w:ilvl w:val="0"/>
          <w:numId w:val="36"/>
        </w:numPr>
      </w:pPr>
      <w:r>
        <w:t xml:space="preserve">Die Unterteilung von Services kann zu weit zu gehen und </w:t>
      </w:r>
      <w:r w:rsidR="0044776E">
        <w:t>der</w:t>
      </w:r>
      <w:r>
        <w:t xml:space="preserve"> Überschuss </w:t>
      </w:r>
      <w:r w:rsidR="0044776E">
        <w:t>kann die Nützlichkeit überschreiten.</w:t>
      </w:r>
    </w:p>
    <w:p w14:paraId="64BBEB85" w14:textId="10C31FE0" w:rsidR="003F6368" w:rsidRDefault="003F6368" w:rsidP="00F75EFD">
      <w:pPr>
        <w:pStyle w:val="Listenabsatz"/>
        <w:numPr>
          <w:ilvl w:val="0"/>
          <w:numId w:val="36"/>
        </w:numPr>
      </w:pPr>
      <w:r>
        <w:t>Die Notwendigkeit, der Verwendung von Docker oder Kubernetes um das verteilte System zu steuern bzw. Bereitzustellen, kann unerwünscht sein.</w:t>
      </w:r>
    </w:p>
    <w:p w14:paraId="2AB449A4" w14:textId="78E43A04" w:rsidR="003F6368" w:rsidRDefault="003F6368" w:rsidP="00F75EFD">
      <w:pPr>
        <w:pStyle w:val="Listenabsatz"/>
        <w:numPr>
          <w:ilvl w:val="0"/>
          <w:numId w:val="36"/>
        </w:numPr>
      </w:pPr>
      <w:r>
        <w:t>Mit vielen Abhängigkeiten zwischen den Services, kann es herausfordernd werden, ein End</w:t>
      </w:r>
      <w:r w:rsidR="001B6F05">
        <w:t>e</w:t>
      </w:r>
      <w:r>
        <w:t xml:space="preserve"> zu End</w:t>
      </w:r>
      <w:r w:rsidR="001B6F05">
        <w:t>e</w:t>
      </w:r>
      <w:r>
        <w:t xml:space="preserve"> Test durchzuführen.</w:t>
      </w:r>
    </w:p>
    <w:p w14:paraId="28AA9A49" w14:textId="522CA902" w:rsidR="003F6368" w:rsidRDefault="001B6F05" w:rsidP="00F75EFD">
      <w:pPr>
        <w:pStyle w:val="Listenabsatz"/>
        <w:numPr>
          <w:ilvl w:val="0"/>
          <w:numId w:val="36"/>
        </w:numPr>
      </w:pPr>
      <w:r>
        <w:t>Kommunikation zwischen Services, kann sehr teuer werden, wenn sie nicht richtig umgesetzt wird und den entsprechenden Anforderungen entspricht.</w:t>
      </w:r>
    </w:p>
    <w:p w14:paraId="0385E21E" w14:textId="2FEBCA2C" w:rsidR="000E07AA" w:rsidRDefault="001B6F05" w:rsidP="000E07AA">
      <w:pPr>
        <w:pStyle w:val="Listenabsatz"/>
        <w:numPr>
          <w:ilvl w:val="0"/>
          <w:numId w:val="36"/>
        </w:numPr>
      </w:pPr>
      <w:r>
        <w:t xml:space="preserve">Datenbank Anfragen, können dazu führen das zusätzliche Datenbanken angesprochen werden müssen, welche zu anderen Services gehören. Dies kann zu Problemen führen(wenn dies z.B. mehrfach </w:t>
      </w:r>
      <w:r w:rsidRPr="001B6F05">
        <w:t>kaskadieren</w:t>
      </w:r>
      <w:r>
        <w:t>d ist).</w:t>
      </w:r>
    </w:p>
    <w:p w14:paraId="1755DDD2" w14:textId="69334F23" w:rsidR="00A77891" w:rsidRDefault="00A72970" w:rsidP="0055276A">
      <w:pPr>
        <w:pStyle w:val="berschrift1"/>
      </w:pPr>
      <w:bookmarkStart w:id="20" w:name="_Toc22038026"/>
      <w:r>
        <w:lastRenderedPageBreak/>
        <w:t>Verteilte Systeme</w:t>
      </w:r>
      <w:bookmarkEnd w:id="20"/>
    </w:p>
    <w:p w14:paraId="706FDC7C" w14:textId="32FB8392" w:rsidR="00A77891" w:rsidRDefault="00AC4074" w:rsidP="0055276A">
      <w:pPr>
        <w:pStyle w:val="berschrift2"/>
      </w:pPr>
      <w:bookmarkStart w:id="21" w:name="_Toc22038027"/>
      <w:r>
        <w:t>Definition</w:t>
      </w:r>
      <w:bookmarkEnd w:id="21"/>
    </w:p>
    <w:p w14:paraId="5682862E" w14:textId="00C3178D" w:rsidR="00AC4074" w:rsidRDefault="007123B7" w:rsidP="00A77891">
      <w:r>
        <w:t xml:space="preserve">Nach </w:t>
      </w:r>
      <w:sdt>
        <w:sdtPr>
          <w:alias w:val="Don't edit this field"/>
          <w:tag w:val="CitaviPlaceholder#fd09802c-3f17-4163-b1c5-a3d284a934a9"/>
          <w:id w:val="-586608201"/>
          <w:placeholder>
            <w:docPart w:val="DefaultPlaceholder_1081868574"/>
          </w:placeholder>
        </w:sdtPr>
        <w:sdtContent>
          <w:r>
            <w:fldChar w:fldCharType="begin"/>
          </w:r>
          <w:r w:rsidR="004278ED">
            <w:instrText>ADDIN CitaviPlaceholder{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}</w:instrText>
          </w:r>
          <w:r>
            <w:fldChar w:fldCharType="separate"/>
          </w:r>
          <w:r w:rsidRPr="001C60B5">
            <w:t>(Andrew S. Tanenbaum 2006)</w:t>
          </w:r>
          <w:r>
            <w:fldChar w:fldCharType="end"/>
          </w:r>
        </w:sdtContent>
      </w:sdt>
      <w:r w:rsidRPr="001C60B5">
        <w:t xml:space="preserve"> </w:t>
      </w:r>
      <w:r w:rsidR="001C60B5" w:rsidRPr="001C60B5">
        <w:t xml:space="preserve">ist ein Verteiltes System ein Zusammenschluss unabhängiger Computer welche dem </w:t>
      </w:r>
      <w:r w:rsidR="001C60B5">
        <w:t xml:space="preserve">Nutzer als ein einziges Zusammenhängendes Systems erscheinen. In unserem </w:t>
      </w:r>
      <w:r w:rsidR="00AC4074">
        <w:t xml:space="preserve">Fall, betrachten wir dieses Verteilte System als ein Zusammenhängendes System aus Microservices. Dem entsprechend trifft unsere vorherige Definition der Microservices hier auf die einzelnen Komponenten/Computer zu. </w:t>
      </w:r>
      <w:r w:rsidR="00AC4074" w:rsidRPr="00AC4074">
        <w:t xml:space="preserve">Hierbei wird nochmal in Frontend und Backend </w:t>
      </w:r>
      <w:r w:rsidR="00AC4074">
        <w:t>Komponenten/Services unterschieden.</w:t>
      </w:r>
      <w:r w:rsidR="00AC4074" w:rsidRPr="00AC4074">
        <w:t xml:space="preserve"> Ersteres </w:t>
      </w:r>
      <w:r w:rsidR="00AC4074">
        <w:t xml:space="preserve">ist </w:t>
      </w:r>
      <w:r w:rsidR="00AC4074" w:rsidRPr="00AC4074">
        <w:t>dem Nutzer</w:t>
      </w:r>
      <w:r w:rsidR="00AC4074">
        <w:t xml:space="preserve"> dabei</w:t>
      </w:r>
      <w:r w:rsidR="00AC4074" w:rsidRPr="00AC4074">
        <w:t xml:space="preserve"> sichtbar</w:t>
      </w:r>
      <w:r w:rsidR="00AC4074">
        <w:t xml:space="preserve"> wobei</w:t>
      </w:r>
      <w:r w:rsidR="00AC4074" w:rsidRPr="00AC4074">
        <w:t xml:space="preserve"> Letzteres</w:t>
      </w:r>
      <w:r w:rsidR="00AC4074">
        <w:t xml:space="preserve"> dies</w:t>
      </w:r>
      <w:r w:rsidR="00AC4074" w:rsidRPr="00AC4074">
        <w:t xml:space="preserve"> nicht</w:t>
      </w:r>
      <w:r w:rsidR="00AC4074">
        <w:t xml:space="preserve"> ist</w:t>
      </w:r>
      <w:r w:rsidR="00AC4074" w:rsidRPr="00AC4074">
        <w:t>, sondern nur intern verwendet</w:t>
      </w:r>
      <w:r w:rsidR="00AC4074">
        <w:t xml:space="preserve"> wird</w:t>
      </w:r>
      <w:r w:rsidR="00AC4074" w:rsidRPr="00AC4074">
        <w:t>.</w:t>
      </w:r>
    </w:p>
    <w:p w14:paraId="6AFD58AE" w14:textId="77777777" w:rsidR="002340A0" w:rsidRDefault="002340A0" w:rsidP="0055276A">
      <w:pPr>
        <w:pStyle w:val="berschrift2"/>
      </w:pPr>
      <w:bookmarkStart w:id="22" w:name="_Toc22038028"/>
      <w:r>
        <w:t>Orchestrierung</w:t>
      </w:r>
      <w:bookmarkEnd w:id="22"/>
    </w:p>
    <w:p w14:paraId="4656017E" w14:textId="718EAC73" w:rsidR="00DE0888" w:rsidRDefault="00DE0888" w:rsidP="00A77891">
      <w:r w:rsidRPr="00DE0888">
        <w:t>Es wird besonders wichtig, wenn man ein verteiltes System mit einer Microservice Architektur verwirklicht, dass durch die deutlich größere Anzahl an Services und die dadurch entstehenden Schnittstellen gut gemanagt werden können. Durch Dinge wie Containerisierung und Autoskalierung können die Services deutlich schneller vermehren und unübersichtlich werden. Für diese deutlich größere Anzahl an Services benötigen wir neue Werkzeuge, um diesem Wachstum zu beherrschen und möglichst zu automatisieren. Diese Werkzeuge nennt man in der Fachsprache Orchestratoren und werden dafür benutzt diese Container automatisiert zu konfigurieren, koordinieren und zu managen. Sie unterscheiden sich hierbei natürlich in Funktionalität und Handhabung. In unseren Untersuchungen, werden wir zu der Orchestrierungs Plattform Kubernetes zurückgreifen, da sie zum Zeitpunkt der Thesis die am weitesten verbreitete Plattform ist und diese wohl auch noch eine Weile sein wird.</w:t>
      </w:r>
    </w:p>
    <w:p w14:paraId="09ED4300" w14:textId="4E889959" w:rsidR="00D5231B" w:rsidRDefault="00462CDB" w:rsidP="0055276A">
      <w:pPr>
        <w:pStyle w:val="berschrift2"/>
      </w:pPr>
      <w:bookmarkStart w:id="23" w:name="_Toc22038029"/>
      <w:r>
        <w:t>Netzwerk/</w:t>
      </w:r>
      <w:r w:rsidR="00D5231B">
        <w:t>Kommunikation</w:t>
      </w:r>
      <w:r w:rsidR="00AC4074">
        <w:t xml:space="preserve"> in einem Verteilten System</w:t>
      </w:r>
      <w:bookmarkEnd w:id="23"/>
    </w:p>
    <w:p w14:paraId="7D167514" w14:textId="2B98C0B8" w:rsidR="00462CDB" w:rsidRDefault="00462CDB" w:rsidP="00462CDB">
      <w:pPr>
        <w:pStyle w:val="Listenabsatz"/>
        <w:ind w:left="0"/>
      </w:pPr>
      <w:r w:rsidRPr="00462CDB">
        <w:t>Der wohl größte Unterschied, zu einem nicht verteilten System, ist die Kommunikation. Durch die zusätzlichen Wege dauert die Kommunikation deutlich länger und kommt ab einer gewissen Größe an Ihre Grenzen. Sie kann außerdem immer wieder Fehlschlagen und gewährleistet nie eine hundert Prozentige Sicherheit. Durch diese Limitationen werden unterschiedliche Technologien benötigt und angewendet.</w:t>
      </w:r>
      <w:r>
        <w:t xml:space="preserve"> Es können z.B. verzögerte Wiederholungen ausgeführt werden, Teilinformationen abgerufen oder gar noch gecachte Informationen weiter verwendet werden.</w:t>
      </w:r>
    </w:p>
    <w:p w14:paraId="0B843632" w14:textId="47BEED38" w:rsidR="008909E1" w:rsidRDefault="008909E1" w:rsidP="0055276A">
      <w:pPr>
        <w:pStyle w:val="berschrift2"/>
      </w:pPr>
      <w:bookmarkStart w:id="24" w:name="_Toc22038030"/>
      <w:r>
        <w:lastRenderedPageBreak/>
        <w:t>Von Fehler Potential zu Robustheit</w:t>
      </w:r>
      <w:bookmarkEnd w:id="24"/>
    </w:p>
    <w:p w14:paraId="5550AD7D" w14:textId="77777777" w:rsidR="004F4EC2" w:rsidRDefault="008909E1" w:rsidP="004F4EC2">
      <w:r w:rsidRPr="008909E1">
        <w:t>Zu aller Erst geht es nicht darum falls oder ob etwas Fehlschlägt, sondern wenn etwas Fehlschlägt. Das heißt, wir rechnen fest damit, dass Fehler auftreten werden und Planen für diese im Voraus. In verteilten Systemen trifft dies besonders stark zu, da die erhöhte Anzahl und Vielfalt an Kommunikation, über das Netzwerk, geradezu dazu einlädt. Doch, da wir uns dessen Bewusst sind, können wir entsprechende Komponenten und Sicherheitsmechanismen in unterschiedlichen Schichten einbauen, um diese Systeme Robuster zu machen.</w:t>
      </w:r>
    </w:p>
    <w:p w14:paraId="33AC936B" w14:textId="131C6B68" w:rsidR="008909E1" w:rsidRDefault="008909E1" w:rsidP="004F4EC2">
      <w:r>
        <w:t>Einige Fehlerquellen:</w:t>
      </w:r>
    </w:p>
    <w:p w14:paraId="5F4D5A0A" w14:textId="400BCA39" w:rsidR="008909E1" w:rsidRDefault="008909E1" w:rsidP="008909E1">
      <w:pPr>
        <w:pStyle w:val="Listenabsatz"/>
        <w:numPr>
          <w:ilvl w:val="0"/>
          <w:numId w:val="38"/>
        </w:numPr>
      </w:pPr>
      <w:r>
        <w:t>Es können Fehler im Netzwerk auftreten.</w:t>
      </w:r>
    </w:p>
    <w:p w14:paraId="623F0A92" w14:textId="23FFBC93" w:rsidR="008909E1" w:rsidRDefault="008909E1" w:rsidP="008909E1">
      <w:pPr>
        <w:pStyle w:val="Listenabsatz"/>
        <w:numPr>
          <w:ilvl w:val="0"/>
          <w:numId w:val="38"/>
        </w:numPr>
      </w:pPr>
      <w:r>
        <w:t>Die Netzwerkbandbreite kann überschritten werden.</w:t>
      </w:r>
    </w:p>
    <w:p w14:paraId="24F2083B" w14:textId="508CA54C" w:rsidR="008909E1" w:rsidRDefault="008909E1" w:rsidP="008909E1">
      <w:pPr>
        <w:pStyle w:val="Listenabsatz"/>
        <w:numPr>
          <w:ilvl w:val="0"/>
          <w:numId w:val="38"/>
        </w:numPr>
      </w:pPr>
      <w:r>
        <w:t>Anfrage Wiederholungen können Lasten noch vergrößern.</w:t>
      </w:r>
    </w:p>
    <w:p w14:paraId="74327514" w14:textId="21DEAD84" w:rsidR="008909E1" w:rsidRDefault="008909E1" w:rsidP="008909E1">
      <w:pPr>
        <w:pStyle w:val="Listenabsatz"/>
        <w:numPr>
          <w:ilvl w:val="0"/>
          <w:numId w:val="38"/>
        </w:numPr>
      </w:pPr>
      <w:r>
        <w:t>Nachrichten Warteschlangen können überlaufen.</w:t>
      </w:r>
    </w:p>
    <w:p w14:paraId="1717C9B9" w14:textId="0553D288" w:rsidR="008909E1" w:rsidRDefault="008909E1" w:rsidP="008909E1">
      <w:pPr>
        <w:pStyle w:val="Listenabsatz"/>
        <w:numPr>
          <w:ilvl w:val="0"/>
          <w:numId w:val="38"/>
        </w:numPr>
      </w:pPr>
      <w:r>
        <w:t>Fehler in einzelnen Systemen, können weitere oder gar das gesamte System zum Einsturz bringen.</w:t>
      </w:r>
    </w:p>
    <w:p w14:paraId="59E2A850" w14:textId="6B238FB9" w:rsidR="00B7674E" w:rsidRDefault="00B7674E" w:rsidP="008909E1">
      <w:pPr>
        <w:pStyle w:val="Listenabsatz"/>
        <w:numPr>
          <w:ilvl w:val="0"/>
          <w:numId w:val="38"/>
        </w:numPr>
      </w:pPr>
      <w:r>
        <w:t>Es können immer wieder Topologische Änderungen auftreten.</w:t>
      </w:r>
    </w:p>
    <w:p w14:paraId="7BC05F2E" w14:textId="5E8C89BB" w:rsidR="008909E1" w:rsidRDefault="008909E1" w:rsidP="008909E1">
      <w:pPr>
        <w:pStyle w:val="Listenabsatz"/>
        <w:numPr>
          <w:ilvl w:val="0"/>
          <w:numId w:val="38"/>
        </w:numPr>
      </w:pPr>
      <w:r>
        <w:t>Es können sich Datenbank Duplikate einschleichen.</w:t>
      </w:r>
    </w:p>
    <w:p w14:paraId="2FB73334" w14:textId="67AB45B5" w:rsidR="000A12DB" w:rsidRDefault="00AC53F3" w:rsidP="00DD2BDB">
      <w:sdt>
        <w:sdtPr>
          <w:alias w:val="Don't edit this field"/>
          <w:tag w:val="CitaviPlaceholder#7a90098d-0372-4d67-b34b-51ce2968c90d"/>
          <w:id w:val="433945387"/>
          <w:placeholder>
            <w:docPart w:val="DefaultPlaceholder_1081868574"/>
          </w:placeholder>
        </w:sdtPr>
        <w:sdtContent>
          <w:r w:rsidR="000A12DB">
            <w:fldChar w:fldCharType="begin"/>
          </w:r>
          <w:r w:rsidR="004278ED">
            <w:instrText>ADDIN CitaviPlaceholder{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}</w:instrText>
          </w:r>
          <w:r w:rsidR="000A12DB">
            <w:fldChar w:fldCharType="separate"/>
          </w:r>
          <w:r w:rsidR="000A12DB">
            <w:t>(Arnon Rotem-Gal-Oz)</w:t>
          </w:r>
          <w:r w:rsidR="000A12DB">
            <w:fldChar w:fldCharType="end"/>
          </w:r>
        </w:sdtContent>
      </w:sdt>
    </w:p>
    <w:p w14:paraId="5D045D82" w14:textId="22342A4F" w:rsidR="008909E1" w:rsidRDefault="00AA6F54" w:rsidP="00DD2BDB">
      <w:r>
        <w:t>E</w:t>
      </w:r>
      <w:r w:rsidR="004F4EC2">
        <w:t xml:space="preserve">inigen </w:t>
      </w:r>
      <w:r>
        <w:t xml:space="preserve">dieser </w:t>
      </w:r>
      <w:r w:rsidR="004F4EC2">
        <w:t xml:space="preserve">Fehlerquellen werden </w:t>
      </w:r>
      <w:r>
        <w:t>später noch angeschaut und behandelt. Hierbei werden unterschiedliche Lösungsansätze geprüft und eingeordnet.</w:t>
      </w:r>
    </w:p>
    <w:p w14:paraId="16DBCB24" w14:textId="63CE773B" w:rsidR="00AC4074" w:rsidRPr="00AC4074" w:rsidRDefault="00DD2BDB" w:rsidP="0055276A">
      <w:pPr>
        <w:pStyle w:val="berschrift2"/>
      </w:pPr>
      <w:bookmarkStart w:id="25" w:name="_Toc22038031"/>
      <w:r>
        <w:t>Daten Beständigkeit</w:t>
      </w:r>
      <w:bookmarkEnd w:id="25"/>
    </w:p>
    <w:p w14:paraId="5E88E36C" w14:textId="4C27AAC1" w:rsidR="001E0214" w:rsidRDefault="001E0214" w:rsidP="001E0214">
      <w:r>
        <w:t>Bei einem Monolithischen System ist es üblich, dass es eine zentrale Datenbank gibt, wo jeglicher Datenverkehr gebündelt wird. In einem verteilten System wird ein anderer Ansatz verwendet und jedes System verwaltet eigene Datenbanken. Demnach findet die Kommunikation größtenteils über APIs statt und nicht über eine geteilte Datenbank.</w:t>
      </w:r>
    </w:p>
    <w:p w14:paraId="2F17AC76" w14:textId="3A3FF978" w:rsidR="002E5B05" w:rsidRDefault="0015733A" w:rsidP="002F056A">
      <w:r>
        <w:t xml:space="preserve">Da die jeweiligen Systeme </w:t>
      </w:r>
      <w:r w:rsidR="001E0214">
        <w:t xml:space="preserve">eigenständige Datenbanken haben, können diese </w:t>
      </w:r>
      <w:r>
        <w:t>spezialisiert werden. Dies</w:t>
      </w:r>
      <w:r w:rsidR="001E0214">
        <w:t xml:space="preserve"> erlaubt verschieden Datenbank Systeme</w:t>
      </w:r>
      <w:r>
        <w:t>,</w:t>
      </w:r>
      <w:r w:rsidR="001E0214">
        <w:t xml:space="preserve"> in einem einzigen System zu verwenden.</w:t>
      </w:r>
    </w:p>
    <w:p w14:paraId="4E93FF5F" w14:textId="77777777" w:rsidR="00CD3BF0" w:rsidRDefault="00CD3BF0" w:rsidP="00CD3BF0">
      <w:pPr>
        <w:pStyle w:val="berschrift1"/>
      </w:pPr>
      <w:bookmarkStart w:id="26" w:name="_Toc22038032"/>
      <w:r>
        <w:lastRenderedPageBreak/>
        <w:t>Ein Robustes verteiltes System und Mögliche Werkzeuge um dies Umzusetzen</w:t>
      </w:r>
    </w:p>
    <w:bookmarkEnd w:id="26"/>
    <w:p w14:paraId="45DFAEC7" w14:textId="21369524" w:rsidR="006A6BA9" w:rsidRDefault="006A6BA9" w:rsidP="0062608E">
      <w:r>
        <w:t>Die Fehlerquellen/</w:t>
      </w:r>
      <w:r w:rsidR="00CD36EF">
        <w:t>Herausforderungen</w:t>
      </w:r>
      <w:r>
        <w:t xml:space="preserve"> in </w:t>
      </w:r>
      <w:r w:rsidR="00CD36EF">
        <w:t>Detail</w:t>
      </w:r>
      <w:r w:rsidR="008434B3">
        <w:t xml:space="preserve"> -&gt; runterschieben in die einzelnen Bereiche.</w:t>
      </w:r>
    </w:p>
    <w:p w14:paraId="591C3EAC" w14:textId="61F119A1" w:rsidR="0090385F" w:rsidRPr="00CF053C" w:rsidRDefault="0090385F" w:rsidP="0062608E">
      <w:r w:rsidRPr="00CF053C">
        <w:t>Dont apply every pattern</w:t>
      </w:r>
    </w:p>
    <w:p w14:paraId="09BAE508" w14:textId="4798EAD1" w:rsidR="0090385F" w:rsidRPr="00CF053C" w:rsidRDefault="0090385F" w:rsidP="0062608E">
      <w:r w:rsidRPr="00CF053C">
        <w:t>Dont decorate everything</w:t>
      </w:r>
    </w:p>
    <w:p w14:paraId="7A686CE7" w14:textId="67424BC8" w:rsidR="0090385F" w:rsidRPr="00CF053C" w:rsidRDefault="0090385F" w:rsidP="0062608E">
      <w:r w:rsidRPr="00CF053C">
        <w:t>Use metrics</w:t>
      </w:r>
    </w:p>
    <w:p w14:paraId="2AACF0A6" w14:textId="50261136" w:rsidR="0090385F" w:rsidRPr="00CF053C" w:rsidRDefault="0090385F" w:rsidP="0062608E">
      <w:r w:rsidRPr="00CF053C">
        <w:t>Not only Http (not only in the network)</w:t>
      </w:r>
    </w:p>
    <w:p w14:paraId="079E3F6C" w14:textId="1E21312E" w:rsidR="0090385F" w:rsidRPr="00CF053C" w:rsidRDefault="00AC53F3" w:rsidP="0062608E">
      <w:hyperlink r:id="rId12" w:history="1">
        <w:r w:rsidR="0090385F" w:rsidRPr="00CF053C">
          <w:rPr>
            <w:rStyle w:val="Hyperlink"/>
          </w:rPr>
          <w:t>https://www.youtube.com/watch?v=gvDvOWtPLVY</w:t>
        </w:r>
      </w:hyperlink>
      <w:r w:rsidR="0090385F" w:rsidRPr="00CF053C">
        <w:t xml:space="preserve"> 20:20</w:t>
      </w:r>
    </w:p>
    <w:p w14:paraId="5F6F2067" w14:textId="6F536128" w:rsidR="0090385F" w:rsidRPr="00CF053C" w:rsidRDefault="0090385F" w:rsidP="0090385F">
      <w:pPr>
        <w:tabs>
          <w:tab w:val="left" w:pos="2771"/>
        </w:tabs>
      </w:pPr>
      <w:r w:rsidRPr="00CF053C">
        <w:t>medium.com/@adhorn</w:t>
      </w:r>
      <w:r w:rsidRPr="00CF053C">
        <w:tab/>
      </w:r>
    </w:p>
    <w:p w14:paraId="20F6869D" w14:textId="66A3CCA1" w:rsidR="006A6BA9" w:rsidRDefault="00CD36EF" w:rsidP="008434B3">
      <w:pPr>
        <w:pStyle w:val="berschrift2"/>
      </w:pPr>
      <w:bookmarkStart w:id="27" w:name="_Toc22038034"/>
      <w:r>
        <w:t>Bulkhead</w:t>
      </w:r>
      <w:bookmarkEnd w:id="27"/>
    </w:p>
    <w:p w14:paraId="7EEBAF33" w14:textId="77777777" w:rsidR="008434B3" w:rsidRDefault="008434B3" w:rsidP="008434B3">
      <w:r>
        <w:t>Ist ein Begriff, welcher aus dem Schiffsbau kommt und beschreibt eine Technik, bei der das Schiff in Segmente unterteilt wird. Bei einem Leck können diese Segmente separat geschlossen werden, um somit zu verhindern, dass das gesamte Schiff voll Wasser läuft. Feuerschutztüren im Brandschutz dienen demselben Zweck und verhindern die Rauchverbreitung im Haus.</w:t>
      </w:r>
    </w:p>
    <w:p w14:paraId="47C2AB87" w14:textId="32AD3795" w:rsidR="008434B3" w:rsidRDefault="008434B3" w:rsidP="008434B3">
      <w:r>
        <w:t>So wie im Schiffsbau und im Brandschutz, wird das Bulkhead Pattern (in Deutsch Schott Muster) auch in der Microservice Architektur verwendet, um zu verhindern, dass das gesamte System durch einen einzigen Fehler zum Einsturz gebracht wird. Dies geschieht im Falle von Microservices auf die Art und Weise, dass einzelne Bahnen im Prozessablauf voneinander Technisch getrennt werden.</w:t>
      </w:r>
    </w:p>
    <w:p w14:paraId="0748BA9C" w14:textId="109931B7" w:rsidR="008434B3" w:rsidRDefault="008434B3" w:rsidP="008434B3">
      <w:pPr>
        <w:pStyle w:val="berschrift3"/>
      </w:pPr>
      <w:bookmarkStart w:id="28" w:name="_Toc22038035"/>
      <w:r>
        <w:t>Probleme welche durch das Bulkhead Pattern gelöst werden</w:t>
      </w:r>
      <w:bookmarkEnd w:id="28"/>
    </w:p>
    <w:p w14:paraId="04264F2F" w14:textId="4B7F76D6" w:rsidR="00450F86" w:rsidRDefault="00450F86" w:rsidP="00FE5CA3">
      <w:pPr>
        <w:pStyle w:val="Listenabsatz"/>
        <w:numPr>
          <w:ilvl w:val="0"/>
          <w:numId w:val="39"/>
        </w:numPr>
      </w:pPr>
      <w:r>
        <w:t>Weitergabe von Fehlern: Da das System in einzelne Bereiche Isoliert ist und keine Ressourcen Teilt, können Fehler in anschließenden/verbunden Teilsystemen Isoliert werden. Das heißt wenn ein Service einen Fehler auslöst werden die Restlichen Systeme nicht beeinträchtigt.</w:t>
      </w:r>
    </w:p>
    <w:p w14:paraId="46AA5C06" w14:textId="019725AB" w:rsidR="008434B3" w:rsidRDefault="00450F86" w:rsidP="00FE5CA3">
      <w:pPr>
        <w:pStyle w:val="Listenabsatz"/>
        <w:numPr>
          <w:ilvl w:val="0"/>
          <w:numId w:val="39"/>
        </w:numPr>
      </w:pPr>
      <w:r>
        <w:t xml:space="preserve">Lärmender Nachbar: Wenn das Pattern richtig umgesetzt wurde, also Netzwerk, </w:t>
      </w:r>
      <w:r w:rsidR="004C0010">
        <w:t>Speicherplatz</w:t>
      </w:r>
      <w:r>
        <w:t xml:space="preserve"> und Rechenleistung getrennt wurden. Stellt dies sicher, dass wenn ein Einzelner Service sehr viele Ressourcen verwendet dies nicht andere Services, außerhalb der Isolierten Zone, beeinträchtigt.</w:t>
      </w:r>
    </w:p>
    <w:p w14:paraId="41E833BD" w14:textId="3CCB1C1D" w:rsidR="008434B3" w:rsidRDefault="00450F86" w:rsidP="0062608E">
      <w:pPr>
        <w:pStyle w:val="Listenabsatz"/>
        <w:numPr>
          <w:ilvl w:val="0"/>
          <w:numId w:val="39"/>
        </w:numPr>
      </w:pPr>
      <w:r>
        <w:lastRenderedPageBreak/>
        <w:t xml:space="preserve">Ungewöhnliche Bedarf/Nachfragen: Der Bulkhead Schützt </w:t>
      </w:r>
      <w:r w:rsidR="0030310B">
        <w:t>Ressourcen in deren Isolierten Zonen davor, dass andere Services ungewöhnliche Anfragen erhalten z.B. wenn viel mehr Nachfragen als sonst stattfinden. Das heißt das nur der Jeweilige Service von TCP Port Auslastung, Datenbank verfall etc. beeinflusst wird.</w:t>
      </w:r>
    </w:p>
    <w:p w14:paraId="234E707A" w14:textId="0D452573" w:rsidR="008434B3" w:rsidRDefault="0030310B" w:rsidP="008434B3">
      <w:pPr>
        <w:pStyle w:val="berschrift3"/>
      </w:pPr>
      <w:bookmarkStart w:id="29" w:name="_Toc22038036"/>
      <w:r>
        <w:t>Prinzipien des Bulkhead Patterns</w:t>
      </w:r>
      <w:bookmarkEnd w:id="29"/>
    </w:p>
    <w:p w14:paraId="705A928E" w14:textId="6ACBAC1A" w:rsidR="000F3185" w:rsidRDefault="004C0010" w:rsidP="004C0010">
      <w:pPr>
        <w:pStyle w:val="Listenabsatz"/>
        <w:numPr>
          <w:ilvl w:val="0"/>
          <w:numId w:val="40"/>
        </w:numPr>
      </w:pPr>
      <w:r>
        <w:t xml:space="preserve">Teile Möglichst </w:t>
      </w:r>
      <w:r w:rsidR="000031AC">
        <w:t>Nichts</w:t>
      </w:r>
      <w:r>
        <w:t xml:space="preserve">: </w:t>
      </w:r>
    </w:p>
    <w:p w14:paraId="03A92331" w14:textId="6335B1DF" w:rsidR="004C0010" w:rsidRDefault="004C0010" w:rsidP="000031AC">
      <w:pPr>
        <w:pStyle w:val="Listenabsatz"/>
      </w:pPr>
      <w:r>
        <w:t xml:space="preserve">Soweit es </w:t>
      </w:r>
      <w:r w:rsidR="000031AC">
        <w:t>m</w:t>
      </w:r>
      <w:r>
        <w:t>öglich ist</w:t>
      </w:r>
      <w:r w:rsidR="000031AC">
        <w:t>,</w:t>
      </w:r>
      <w:r>
        <w:t xml:space="preserve"> sollte, wenn Services in eigene Fehlerzonen isoliert werden keine Datenbanken, Firewalls, Speicher und Rechenleistung etc. teilen. Durch </w:t>
      </w:r>
      <w:r w:rsidR="000031AC">
        <w:t>Kostenmanagement kann man es auch nur auf die Services herunterbrachten.</w:t>
      </w:r>
    </w:p>
    <w:p w14:paraId="0AB7B278" w14:textId="740D6A53" w:rsidR="004C0010" w:rsidRDefault="004C0010" w:rsidP="004C0010">
      <w:pPr>
        <w:pStyle w:val="Listenabsatz"/>
        <w:numPr>
          <w:ilvl w:val="0"/>
          <w:numId w:val="40"/>
        </w:numPr>
      </w:pPr>
      <w:r>
        <w:t>Vermeide Synchrone aufrufe zu anderen Services:</w:t>
      </w:r>
    </w:p>
    <w:p w14:paraId="56881F3C" w14:textId="14D30520" w:rsidR="00033038" w:rsidRDefault="007863B5" w:rsidP="00033038">
      <w:pPr>
        <w:pStyle w:val="Listenabsatz"/>
      </w:pPr>
      <w:r>
        <w:t xml:space="preserve">Synchrone </w:t>
      </w:r>
      <w:r w:rsidR="000031AC">
        <w:t xml:space="preserve">Service zu Service </w:t>
      </w:r>
      <w:r>
        <w:t>Kommunikation erweitert</w:t>
      </w:r>
      <w:r w:rsidR="000031AC">
        <w:t xml:space="preserve"> die Fehlerzone eines Bulkheads. Es können Fehler und Trägheit mit synchronen aufrufen übertragen werden und somit den Schutz welchen Bulkheads gewähren Verletzten.</w:t>
      </w:r>
    </w:p>
    <w:p w14:paraId="6B6EBA23" w14:textId="6370B4EC" w:rsidR="00AE0B52" w:rsidRDefault="00033038" w:rsidP="00033038">
      <w:pPr>
        <w:pStyle w:val="berschrift2"/>
        <w:rPr>
          <w:lang w:val="en-US"/>
        </w:rPr>
      </w:pPr>
      <w:bookmarkStart w:id="30" w:name="_Toc22038037"/>
      <w:r>
        <w:rPr>
          <w:lang w:val="en-US"/>
        </w:rPr>
        <w:t>Ci</w:t>
      </w:r>
      <w:r w:rsidR="00CD36EF" w:rsidRPr="000F3185">
        <w:rPr>
          <w:lang w:val="en-US"/>
        </w:rPr>
        <w:t>rcuit breaker</w:t>
      </w:r>
      <w:bookmarkEnd w:id="30"/>
    </w:p>
    <w:p w14:paraId="4922A32D" w14:textId="492F6C36" w:rsidR="0060390B" w:rsidRDefault="00BF098B" w:rsidP="00033038">
      <w:r w:rsidRPr="00BF098B">
        <w:t>Circuit breaker, zu Deutsch Sicherung, kommen ursprünglich aus dem elektrischen Bereich. Sicherungen sind kleine Drähte oder Widerstände welche bei einer gewissen Leistung durchbrennen und bevor</w:t>
      </w:r>
      <w:r w:rsidR="005F466A">
        <w:t xml:space="preserve"> Hauptleitungen </w:t>
      </w:r>
      <w:r w:rsidRPr="00BF098B">
        <w:t>z.B. in der Wand</w:t>
      </w:r>
      <w:r w:rsidR="005F466A">
        <w:t xml:space="preserve"> durchbrennen</w:t>
      </w:r>
      <w:r w:rsidRPr="00BF098B">
        <w:t xml:space="preserve"> und so ein Feuer auslös</w:t>
      </w:r>
      <w:r w:rsidR="005F466A">
        <w:t>en können. Dies hat</w:t>
      </w:r>
      <w:r w:rsidRPr="00BF098B">
        <w:t xml:space="preserve"> ursprünglich öfters zu Hausbränden geführt.</w:t>
      </w:r>
      <w:r w:rsidR="005F466A">
        <w:t xml:space="preserve"> Genauso werden</w:t>
      </w:r>
      <w:r w:rsidRPr="00BF098B">
        <w:t xml:space="preserve"> </w:t>
      </w:r>
      <w:r w:rsidR="005F466A">
        <w:t>s</w:t>
      </w:r>
      <w:r w:rsidRPr="00BF098B">
        <w:t>ie als Notschalter benutzt, um größere Schäden zu verhindern.</w:t>
      </w:r>
    </w:p>
    <w:p w14:paraId="09C923D6" w14:textId="77777777" w:rsidR="005F466A" w:rsidRDefault="00BF098B" w:rsidP="0060390B">
      <w:r>
        <w:t xml:space="preserve">Dieses Prinzip, würde nun anhand eines Programmiermusters in der Software übernommen, umso eine erhöhte Stabilität zu gewehrleisten. Wie in der herkömmlichen Art und Weiße, gibt es auch hier mehrere zustände des „Schaltkreises“. Er kann Offen, geschlossen oder Zusätzlich halb-offen sein. </w:t>
      </w:r>
      <w:r w:rsidR="00D459F6">
        <w:t>Die Einzelnen Zustände werden nun anhand des Folgenden Bildes [</w:t>
      </w:r>
      <w:r w:rsidR="00D459F6" w:rsidRPr="00D459F6">
        <w:rPr>
          <w:color w:val="FF0000"/>
        </w:rPr>
        <w:t>Finale Bild Nummer</w:t>
      </w:r>
      <w:r w:rsidR="00D459F6">
        <w:t xml:space="preserve">] erklärt. </w:t>
      </w:r>
    </w:p>
    <w:p w14:paraId="36A591B2" w14:textId="77777777" w:rsidR="00D36092" w:rsidRPr="00D36092" w:rsidRDefault="00D36092" w:rsidP="00D36092">
      <w:r w:rsidRPr="00D36092">
        <w:rPr>
          <w:b/>
        </w:rPr>
        <w:t xml:space="preserve">Closed </w:t>
      </w:r>
      <w:r w:rsidRPr="00D36092">
        <w:t>ist zuallererst der Zustand, welcher den Normalen betrieb widerspiegelt, dieser wird nur verlassen, wenn eine entsprechende Anzahl an Fehlern in einer festgelegten Zeit überschritten wird (threshold). Verlassen bedeutet in den Open Status zu wechseln.</w:t>
      </w:r>
    </w:p>
    <w:p w14:paraId="08D33588" w14:textId="234DB9FF" w:rsidR="00D36092" w:rsidRPr="00D36092" w:rsidRDefault="00D36092" w:rsidP="00D36092">
      <w:r w:rsidRPr="00D36092">
        <w:rPr>
          <w:b/>
        </w:rPr>
        <w:lastRenderedPageBreak/>
        <w:t>Open</w:t>
      </w:r>
      <w:r w:rsidRPr="00D36092">
        <w:t>, blockt erst einmal jeglichen Datenverkehr und schaltet erst nach einer gewissen Zeit auf Half-Open um. Hierbei werden sofort, Error Nachrichten zurückgesendet. In dieser Zeit soll sich der Service, von dem ankommenden Datenverkehr erholen können oder die Zeit haben neu zu starten.</w:t>
      </w:r>
      <w:r w:rsidR="002F5985">
        <w:t xml:space="preserve"> Die Wiederherstellung der Verbindung wird in der </w:t>
      </w:r>
      <w:bookmarkStart w:id="31" w:name="_CTVK00191f50c4e98684200addca71323790021"/>
      <w:r w:rsidR="002F5985">
        <w:rPr>
          <w:noProof/>
        </w:rPr>
        <w:drawing>
          <wp:anchor distT="0" distB="0" distL="114300" distR="114300" simplePos="0" relativeHeight="251659776" behindDoc="0" locked="0" layoutInCell="1" allowOverlap="1" wp14:anchorId="09835683" wp14:editId="013C53CB">
            <wp:simplePos x="0" y="0"/>
            <wp:positionH relativeFrom="column">
              <wp:posOffset>583565</wp:posOffset>
            </wp:positionH>
            <wp:positionV relativeFrom="paragraph">
              <wp:posOffset>489420</wp:posOffset>
            </wp:positionV>
            <wp:extent cx="3868420" cy="3004115"/>
            <wp:effectExtent l="0" t="0" r="0" b="6350"/>
            <wp:wrapTopAndBottom/>
            <wp:docPr id="12" name="Grafik 12"/>
            <wp:cNvGraphicFramePr/>
            <a:graphic xmlns:a="http://schemas.openxmlformats.org/drawingml/2006/main">
              <a:graphicData uri="http://schemas.openxmlformats.org/drawingml/2006/picture">
                <pic:pic xmlns:pic="http://schemas.openxmlformats.org/drawingml/2006/picture">
                  <pic:nvPicPr>
                    <pic:cNvPr id="12" name=""/>
                    <pic:cNvPicPr/>
                  </pic:nvPicPr>
                  <pic:blipFill rotWithShape="1">
                    <a:blip r:embed="rId13">
                      <a:extLst>
                        <a:ext uri="{28A0092B-C50C-407E-A947-70E740481C1C}">
                          <a14:useLocalDpi xmlns:a14="http://schemas.microsoft.com/office/drawing/2010/main" val="0"/>
                        </a:ext>
                      </a:extLst>
                    </a:blip>
                    <a:srcRect l="2365" t="3273" r="2361" b="1916"/>
                    <a:stretch/>
                  </pic:blipFill>
                  <pic:spPr bwMode="auto">
                    <a:xfrm>
                      <a:off x="0" y="0"/>
                      <a:ext cx="3868420" cy="30041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31"/>
      <w:r w:rsidR="002F5985">
        <w:t>Regel von externen System übernommen und findet nicht im Circuit breaker statt.</w:t>
      </w:r>
    </w:p>
    <w:p w14:paraId="0FF42875" w14:textId="5FB36D6D" w:rsidR="009311E3" w:rsidRPr="00334FDF" w:rsidRDefault="009311E3" w:rsidP="009311E3">
      <w:pPr>
        <w:pStyle w:val="Beschriftung"/>
        <w:rPr>
          <w:lang w:val="en-US"/>
        </w:rPr>
      </w:pPr>
      <w:r w:rsidRPr="001600C1">
        <w:rPr>
          <w:lang w:val="en-US"/>
        </w:rPr>
        <w:t xml:space="preserve">Figure </w:t>
      </w:r>
      <w:r>
        <w:fldChar w:fldCharType="begin"/>
      </w:r>
      <w:r w:rsidRPr="001600C1">
        <w:rPr>
          <w:lang w:val="en-US"/>
        </w:rPr>
        <w:instrText xml:space="preserve"> SEQ Figure \* ARABIC </w:instrText>
      </w:r>
      <w:r>
        <w:fldChar w:fldCharType="separate"/>
      </w:r>
      <w:r w:rsidRPr="001600C1">
        <w:rPr>
          <w:noProof/>
          <w:lang w:val="en-US"/>
        </w:rPr>
        <w:t>1</w:t>
      </w:r>
      <w:r>
        <w:fldChar w:fldCharType="end"/>
      </w:r>
      <w:r w:rsidRPr="001600C1">
        <w:rPr>
          <w:lang w:val="en-US"/>
        </w:rPr>
        <w:t xml:space="preserve">: Circuit Breaker Zustände </w:t>
      </w:r>
      <w:sdt>
        <w:sdtPr>
          <w:alias w:val="Don't edit this field"/>
          <w:tag w:val="CitaviPlaceholder#b61b59a9-066c-4702-a051-ad8ca126b7fe"/>
          <w:id w:val="-737947735"/>
          <w:placeholder>
            <w:docPart w:val="3B55AF0A154F42CF941161F137E487D4"/>
          </w:placeholder>
        </w:sdtPr>
        <w:sdtContent>
          <w:r>
            <w:fldChar w:fldCharType="begin"/>
          </w:r>
          <w:r w:rsidR="004278ED">
            <w:rPr>
              <w:lang w:val="en-US"/>
            </w:rPr>
            <w:instrText>ADDIN CitaviPlaceholder{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WFydGluZm93bGVyLmNvbS9ibGlraS9pbWFnZXMvY2lyY3VpdEJyZWFrZXIvc3RhdGUucG5nIiwiTGlua2VkUmVzb3VyY2VUeXBlIjo1LCJVcmlTdHJpbmciOiJodHRwczovL21hcnRpbmZvd2xlci5jb20vYmxpa2kvaW1hZ2VzL2NpcmN1aXRCcmVha2VyL3N0YXRlLnBuZyIsIlByb3BlcnRpZXMiOnsiJGlkIjoiOCJ9fSwiQW5ub3RhdGlvbnMiOltdLCJMb2NhdGlvblR5cGUiOjAsIk1pcnJvcnNSZWZlcmVuY2VQcm9wZXJ0eUlkIjoxNTEsIkNyZWF0ZWRCeSI6Il9HZXJyaXQgV0lsZGVybXV0aCIsIk</w:instrText>
          </w:r>
          <w:r w:rsidR="004278ED" w:rsidRPr="00334FDF">
            <w:rPr>
              <w:lang w:val="en-US"/>
            </w:rPr>
            <w:instrText>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}</w:instrText>
          </w:r>
          <w:r>
            <w:fldChar w:fldCharType="separate"/>
          </w:r>
          <w:r w:rsidRPr="00334FDF">
            <w:rPr>
              <w:lang w:val="en-US"/>
            </w:rPr>
            <w:t>(Martin Fowler 2014)</w:t>
          </w:r>
          <w:r>
            <w:fldChar w:fldCharType="end"/>
          </w:r>
        </w:sdtContent>
      </w:sdt>
    </w:p>
    <w:p w14:paraId="64441962" w14:textId="77777777" w:rsidR="0028221E" w:rsidRDefault="009311E3" w:rsidP="00033038">
      <w:r w:rsidRPr="00334FDF">
        <w:rPr>
          <w:b/>
          <w:lang w:val="en-US"/>
        </w:rPr>
        <w:t xml:space="preserve"> </w:t>
      </w:r>
      <w:r w:rsidR="00D36092" w:rsidRPr="00334FDF">
        <w:rPr>
          <w:b/>
        </w:rPr>
        <w:t>Half-Open</w:t>
      </w:r>
      <w:r w:rsidR="00D36092" w:rsidRPr="00334FDF">
        <w:t xml:space="preserve"> testet den Service</w:t>
      </w:r>
      <w:r w:rsidR="002F5985" w:rsidRPr="00334FDF">
        <w:t xml:space="preserve">. </w:t>
      </w:r>
      <w:r w:rsidR="002F5985" w:rsidRPr="002F5985">
        <w:t>Es</w:t>
      </w:r>
      <w:r w:rsidR="00D36092" w:rsidRPr="00D36092">
        <w:t xml:space="preserve"> werden ein paar Anfragen angenommen. Die Anzahl ist normalerweise geringer als im Ursprünglichen Closed Status.</w:t>
      </w:r>
      <w:r w:rsidR="002F5985">
        <w:t xml:space="preserve"> Wenn dieser Test Erfolgreich verlaufen ist, wird wieder in den Closed Zustand gewechselt. Falls die Anfragen weiterhin Fehlschlagen wird wieder zurück in den Open Status gewechselt.</w:t>
      </w:r>
    </w:p>
    <w:p w14:paraId="485294AE" w14:textId="1EDF9B9B" w:rsidR="00B1650D" w:rsidRDefault="00B1650D" w:rsidP="00B1650D">
      <w:pPr>
        <w:pStyle w:val="berschrift3"/>
      </w:pPr>
      <w:r>
        <w:t>Zusätzlichen Abschnitt für Fehler Handhabung schreiben?</w:t>
      </w:r>
    </w:p>
    <w:p w14:paraId="2BEFA164" w14:textId="4AA1A4E8" w:rsidR="00033038" w:rsidRDefault="0054495E" w:rsidP="0054495E">
      <w:pPr>
        <w:pStyle w:val="berschrift3"/>
      </w:pPr>
      <w:r>
        <w:t xml:space="preserve">Unterschiedliche Arten/Ebenen von Circuit </w:t>
      </w:r>
      <w:r w:rsidR="005F37B1">
        <w:t>b</w:t>
      </w:r>
      <w:r>
        <w:t>reakern</w:t>
      </w:r>
    </w:p>
    <w:p w14:paraId="2D9C0CCB" w14:textId="1E496CC8" w:rsidR="0054495E" w:rsidRDefault="0054495E" w:rsidP="00033038">
      <w:r>
        <w:t xml:space="preserve">Man kann im Allgemeinen in </w:t>
      </w:r>
      <w:r w:rsidR="00F75671">
        <w:t>Zwei</w:t>
      </w:r>
      <w:r>
        <w:t xml:space="preserve"> unterschiedliche Arten von Circuit Breakern unterscheiden. </w:t>
      </w:r>
      <w:r w:rsidR="00791BEA">
        <w:t xml:space="preserve">Diese unterscheiden sich je </w:t>
      </w:r>
      <w:r>
        <w:t>nachdem in Managementaufwand und möglicher E</w:t>
      </w:r>
      <w:r w:rsidR="00791BEA">
        <w:t xml:space="preserve">influssname, welche mit erhöhtem Programmieraufwand Hand in Hand geht. </w:t>
      </w:r>
    </w:p>
    <w:p w14:paraId="0CE79A65" w14:textId="45199B0C" w:rsidR="00F75671" w:rsidRPr="00F75671" w:rsidRDefault="00F75671" w:rsidP="00334FDF">
      <w:pPr>
        <w:pStyle w:val="berschrift4"/>
      </w:pPr>
      <w:r w:rsidRPr="00F75671">
        <w:t xml:space="preserve">Zentral Verwaltete Circuit </w:t>
      </w:r>
      <w:r w:rsidR="005F37B1">
        <w:t>b</w:t>
      </w:r>
      <w:r w:rsidR="00CD3BF0">
        <w:t>reaker</w:t>
      </w:r>
    </w:p>
    <w:p w14:paraId="130370BE" w14:textId="5FF5B4EA" w:rsidR="00563149" w:rsidRDefault="00563149" w:rsidP="00033038">
      <w:r w:rsidRPr="00563149">
        <w:t xml:space="preserve">Beschreibt einen von einer </w:t>
      </w:r>
      <w:r w:rsidR="005F37B1">
        <w:t>Middleware verwalteten Circuit b</w:t>
      </w:r>
      <w:r w:rsidRPr="00563149">
        <w:t xml:space="preserve">reaker. Normalerweise ist dies ein API Gateway, ein Service Mesh oder ein Reverse Proxy. In diesen Fällen geht der gesamte Datenverkehr durch diese Middleware und wird dort weitergeleitet. Das größte Problem, die Gefahr ist das dies zu einer einzelnen Schwachstelle, für das gesamte System, werden kann. Der Infrastruktur Architekt sollte also besonders darauf achten das diese Schwachstelle möglichst Ausfallsicher betrieben wird. Das Gute auf </w:t>
      </w:r>
      <w:r w:rsidRPr="00563149">
        <w:lastRenderedPageBreak/>
        <w:t>der anderen Seite ist, das der Entwickler sich weniger mit diesem zusätzlichen Konstrukt beschäftigen bzw. dieses Entwickeln muss.</w:t>
      </w:r>
    </w:p>
    <w:p w14:paraId="06C0E66F" w14:textId="3BF2D4DB" w:rsidR="00F75671" w:rsidRPr="00F75671" w:rsidRDefault="005F37B1" w:rsidP="00334FDF">
      <w:pPr>
        <w:pStyle w:val="berschrift4"/>
      </w:pPr>
      <w:r>
        <w:t>Unabhängig Verwaltete Circuit b</w:t>
      </w:r>
      <w:r w:rsidR="00CD3BF0">
        <w:t>reaker</w:t>
      </w:r>
    </w:p>
    <w:p w14:paraId="56A0FF76" w14:textId="2AA69F9F" w:rsidR="006F1D45" w:rsidRDefault="006F1D45" w:rsidP="00033038">
      <w:r>
        <w:t xml:space="preserve">Ein </w:t>
      </w:r>
      <w:r w:rsidR="005F37B1">
        <w:t>Unabhängig Verwalteter Circuit b</w:t>
      </w:r>
      <w:r>
        <w:t>reaker steht für einen im Service selbst implementierten Circuit breaker welcher den Ankommenden Datenverkehr Regelt. Der große Vorteil ist, das man auf diese Art und weiße keine einzelne große Schwachstelle</w:t>
      </w:r>
      <w:r w:rsidR="005F37B1">
        <w:t xml:space="preserve"> mehr</w:t>
      </w:r>
      <w:r>
        <w:t xml:space="preserve"> hat, da diese nach unten </w:t>
      </w:r>
      <w:r w:rsidR="005F37B1">
        <w:t>auf die Services geschoben wird und ist speziell in hoch Verfügbaren Systemen Wichtig.</w:t>
      </w:r>
      <w:r>
        <w:t xml:space="preserve"> Der Nachteil ist die erhöhte Komplexität welche für die Entwickler hinzugefügt wird, was vor allem der Fall ist wenn unterschiedliche Service verschiedene</w:t>
      </w:r>
      <w:r w:rsidR="005F37B1">
        <w:t xml:space="preserve"> Programmiersprachen benutzen oder Entwickler noch neu in dem Bereich der Weiterführenden Fehler sind. Es gibt allerdings in allerlei Sprachen, gut geschriebene Bibliotheken welche weit verbreitet Benutzt werden. </w:t>
      </w:r>
    </w:p>
    <w:p w14:paraId="39D96140" w14:textId="462C19E7" w:rsidR="0054495E" w:rsidRDefault="00CD3BF0" w:rsidP="00CD3BF0">
      <w:pPr>
        <w:pStyle w:val="berschrift3"/>
      </w:pPr>
      <w:r>
        <w:t>Mögliche aktuelle unabhängig Verwaltete circuit breaker</w:t>
      </w:r>
    </w:p>
    <w:p w14:paraId="271B9AF6" w14:textId="669FD61B" w:rsidR="006F1D45" w:rsidRDefault="00A97576" w:rsidP="00033038">
      <w:r w:rsidRPr="00A97576">
        <w:t>resilience4j</w:t>
      </w:r>
      <w:r w:rsidR="00C9698A">
        <w:t xml:space="preserve"> </w:t>
      </w:r>
    </w:p>
    <w:p w14:paraId="6383264B" w14:textId="77777777" w:rsidR="00A97576" w:rsidRDefault="00A97576" w:rsidP="00033038"/>
    <w:p w14:paraId="3960FD10" w14:textId="77777777" w:rsidR="00A97576" w:rsidRDefault="00A97576" w:rsidP="00033038"/>
    <w:p w14:paraId="0606E4E6" w14:textId="77777777" w:rsidR="00A97576" w:rsidRDefault="00A97576" w:rsidP="00033038"/>
    <w:p w14:paraId="7404D198" w14:textId="77777777" w:rsidR="00A97576" w:rsidRDefault="00A97576" w:rsidP="00033038"/>
    <w:p w14:paraId="025DF74D" w14:textId="007BFAB8" w:rsidR="00CD3BF0" w:rsidRDefault="00CD3BF0" w:rsidP="00CD3BF0">
      <w:pPr>
        <w:pStyle w:val="berschrift3"/>
      </w:pPr>
      <w:r>
        <w:t>Mögliche aktuelle zentral Verwaltete circuit breaker</w:t>
      </w:r>
    </w:p>
    <w:p w14:paraId="69149B91" w14:textId="5C1C12B7" w:rsidR="006F1D45" w:rsidRPr="009311E3" w:rsidRDefault="00A97576" w:rsidP="00033038">
      <w:r>
        <w:t>Istio</w:t>
      </w:r>
    </w:p>
    <w:p w14:paraId="230F3E0A" w14:textId="416DD8E0" w:rsidR="00033038" w:rsidRDefault="00033038" w:rsidP="00033038"/>
    <w:p w14:paraId="04FDD686" w14:textId="77777777" w:rsidR="00FD0716" w:rsidRDefault="00FD0716" w:rsidP="00033038"/>
    <w:p w14:paraId="191B96DE" w14:textId="77777777" w:rsidR="00FD0716" w:rsidRPr="00A60E85" w:rsidRDefault="00FD0716" w:rsidP="00033038"/>
    <w:p w14:paraId="507D0282" w14:textId="77777777" w:rsidR="002D6318" w:rsidRDefault="002D6318">
      <w:pPr>
        <w:spacing w:before="0" w:line="240" w:lineRule="auto"/>
        <w:jc w:val="left"/>
        <w:rPr>
          <w:rFonts w:ascii="Arial" w:hAnsi="Arial"/>
          <w:b/>
          <w:kern w:val="28"/>
          <w:sz w:val="28"/>
        </w:rPr>
      </w:pPr>
      <w:bookmarkStart w:id="32" w:name="_Toc22038038"/>
      <w:r>
        <w:br w:type="page"/>
      </w:r>
    </w:p>
    <w:p w14:paraId="7ED0078E" w14:textId="3E9AB776" w:rsidR="00A60E85" w:rsidRDefault="00A60E85" w:rsidP="00A60E85">
      <w:pPr>
        <w:pStyle w:val="berschrift2"/>
      </w:pPr>
      <w:r>
        <w:lastRenderedPageBreak/>
        <w:t>Retry</w:t>
      </w:r>
      <w:bookmarkEnd w:id="32"/>
    </w:p>
    <w:p w14:paraId="6F789949" w14:textId="161BA98B" w:rsidR="00B1650D" w:rsidRDefault="004F78B8" w:rsidP="002D6318">
      <w:pPr>
        <w:pStyle w:val="berschrift3"/>
      </w:pPr>
      <w:r>
        <w:t>Das zu Lösende Problem</w:t>
      </w:r>
    </w:p>
    <w:p w14:paraId="0E1484F8" w14:textId="7EFB2A16" w:rsidR="002D6318" w:rsidRPr="002D6318" w:rsidRDefault="00971C6D" w:rsidP="002D6318">
      <w:r w:rsidRPr="00971C6D">
        <w:t xml:space="preserve">Wenn Anwendungen über das Netzwerk miteinander kommunizieren, kann es immer wieder vorkommen, dass gewisse Fehler auftreten. Anfragen können verloren gehen, das Ziel kann momentan nicht erreichbar sein oder ein Service vorübergehend ausgelastet sein. Solche Fehler verschwinden mit der Zeit für gewöhnlich von alleine. Wir brauchen allerdings einen Mechanismus, der dies Möglichst einfach umsetzbar macht, ohne zu große </w:t>
      </w:r>
      <w:r>
        <w:t>weitere Probleme zu verursachen</w:t>
      </w:r>
      <w:r w:rsidR="002D6318">
        <w:t>.</w:t>
      </w:r>
    </w:p>
    <w:p w14:paraId="58D8BE97" w14:textId="5C36736E" w:rsidR="002D6318" w:rsidRDefault="004F78B8" w:rsidP="00AC53F3">
      <w:pPr>
        <w:pStyle w:val="berschrift3"/>
      </w:pPr>
      <w:r w:rsidRPr="004F78B8">
        <w:t xml:space="preserve">Lösungsansatz </w:t>
      </w:r>
      <w:r>
        <w:t>für das Problems</w:t>
      </w:r>
    </w:p>
    <w:p w14:paraId="009D7265" w14:textId="17A1376E" w:rsidR="00B1650D" w:rsidRDefault="00971C6D" w:rsidP="00B1650D">
      <w:r w:rsidRPr="00971C6D">
        <w:t>Es steht nun also fest, das Fehler immer wieder auftreten und das wir mit ihnen umzugehen haben. Wenn unsere Anwendung also feststellt, dass ein Fehler aufgetreten ist, als sie versucht hat einen Aufruf auszuführen haben wir eine Reihe an Möglichkeiten mit diesem umzugehen:</w:t>
      </w:r>
    </w:p>
    <w:p w14:paraId="6E0F1107" w14:textId="267A6952" w:rsidR="00AC53F3" w:rsidRDefault="00AC53F3" w:rsidP="00AC53F3">
      <w:pPr>
        <w:pStyle w:val="Listenabsatz"/>
        <w:numPr>
          <w:ilvl w:val="0"/>
          <w:numId w:val="42"/>
        </w:numPr>
      </w:pPr>
      <w:r>
        <w:t xml:space="preserve">Abbruch: Falls erkennbar ist das der Fehler sich nicht mit einer Wartezeit beheben lässt oder mit dem Kommunikationsweg zu tun hat, sollte die Aktion abgebrochen werden und eine Exception ausgelöst werden. Wenn Beispielsweise ein Login mehrfach mit den Falschen Daten ausgeführt wird, macht es keinen Sinn diesen überhaupt abzusenden. </w:t>
      </w:r>
    </w:p>
    <w:p w14:paraId="785337F8" w14:textId="1747C912" w:rsidR="00AC53F3" w:rsidRDefault="00AC53F3" w:rsidP="00AC53F3">
      <w:pPr>
        <w:pStyle w:val="Listenabsatz"/>
        <w:numPr>
          <w:ilvl w:val="0"/>
          <w:numId w:val="42"/>
        </w:numPr>
      </w:pPr>
      <w:r>
        <w:t>Retry: Wenn der Fehler nur selten vorkommt und keine Rückschlüsse auf konkrete Fehler aufweist, sollte dieser einfach sofort wiederholt werden, da hier mit erhöhter Wahrscheinlichkeit das Netzwerk die Tatsächliche Fehlerquelle ist, was bedeutet das der Fehler nicht nochmal auftreten wird.</w:t>
      </w:r>
    </w:p>
    <w:p w14:paraId="1ACBCEC4" w14:textId="42285992" w:rsidR="00033038" w:rsidRPr="00A60E85" w:rsidRDefault="00AC53F3" w:rsidP="00684C1B">
      <w:pPr>
        <w:pStyle w:val="Listenabsatz"/>
        <w:numPr>
          <w:ilvl w:val="0"/>
          <w:numId w:val="42"/>
        </w:numPr>
      </w:pPr>
      <w:r>
        <w:t xml:space="preserve">Retry mit Verzögerung: </w:t>
      </w:r>
      <w:r w:rsidR="00142F60">
        <w:t xml:space="preserve">Falls </w:t>
      </w:r>
      <w:r w:rsidR="00322327">
        <w:t>es sich um</w:t>
      </w:r>
      <w:r w:rsidR="00142F60">
        <w:t xml:space="preserve"> ein</w:t>
      </w:r>
      <w:r w:rsidR="00322327">
        <w:t>en</w:t>
      </w:r>
      <w:r w:rsidR="00142F60">
        <w:t xml:space="preserve"> eher gewöhnlicherer Fehler </w:t>
      </w:r>
      <w:r w:rsidR="00322327">
        <w:t>handelt, z.B. der Angefragte Service oder das Netzwerk sind Überlaufen. Ist die beste Option die Anfrage mit ein gewissen Verzögerung erneut zu Senden.</w:t>
      </w:r>
      <w:bookmarkStart w:id="33" w:name="_GoBack"/>
      <w:bookmarkEnd w:id="33"/>
    </w:p>
    <w:p w14:paraId="2486ED33" w14:textId="79173E09" w:rsidR="00D770B5" w:rsidRPr="0060390B" w:rsidRDefault="00D770B5" w:rsidP="008434B3">
      <w:pPr>
        <w:pStyle w:val="berschrift2"/>
      </w:pPr>
      <w:bookmarkStart w:id="34" w:name="_Toc22038040"/>
      <w:r w:rsidRPr="0060390B">
        <w:t>Load balancer</w:t>
      </w:r>
      <w:bookmarkEnd w:id="34"/>
    </w:p>
    <w:p w14:paraId="7E7864DA" w14:textId="7C979B89" w:rsidR="00033038" w:rsidRDefault="00033038" w:rsidP="00334FDF">
      <w:pPr>
        <w:tabs>
          <w:tab w:val="left" w:pos="6485"/>
        </w:tabs>
      </w:pPr>
      <w:r w:rsidRPr="0060390B">
        <w:t>dasd</w:t>
      </w:r>
      <w:r w:rsidR="00334FDF">
        <w:tab/>
      </w:r>
    </w:p>
    <w:p w14:paraId="37E81642" w14:textId="368F88F6" w:rsidR="0055276A" w:rsidRPr="0060390B" w:rsidRDefault="00FC0804" w:rsidP="00684C1B">
      <w:pPr>
        <w:pStyle w:val="berschrift2"/>
      </w:pPr>
      <w:r>
        <w:lastRenderedPageBreak/>
        <w:t>API Gateway</w:t>
      </w:r>
    </w:p>
    <w:p w14:paraId="0F9635EE" w14:textId="109FA229" w:rsidR="0055276A" w:rsidRPr="0060390B" w:rsidRDefault="0055276A" w:rsidP="008434B3">
      <w:pPr>
        <w:pStyle w:val="berschrift2"/>
      </w:pPr>
      <w:bookmarkStart w:id="35" w:name="_Toc22038042"/>
      <w:r w:rsidRPr="0060390B">
        <w:t>Data Consistency</w:t>
      </w:r>
      <w:bookmarkEnd w:id="35"/>
    </w:p>
    <w:p w14:paraId="16B64FFD" w14:textId="6196915B" w:rsidR="00057BDD" w:rsidRPr="0060390B" w:rsidRDefault="00057BDD" w:rsidP="008434B3">
      <w:pPr>
        <w:pStyle w:val="berschrift2"/>
      </w:pPr>
      <w:bookmarkStart w:id="36" w:name="_Toc22038043"/>
      <w:r w:rsidRPr="0060390B">
        <w:t>Configuration server</w:t>
      </w:r>
      <w:bookmarkEnd w:id="36"/>
    </w:p>
    <w:p w14:paraId="29943161" w14:textId="29EBE0CE" w:rsidR="00D770B5" w:rsidRPr="00684C1B" w:rsidRDefault="00684C1B" w:rsidP="00684C1B">
      <w:pPr>
        <w:pStyle w:val="berschrift2"/>
        <w:rPr>
          <w:lang w:val="en-US"/>
        </w:rPr>
      </w:pPr>
      <w:bookmarkStart w:id="37" w:name="_Toc22038044"/>
      <w:r w:rsidRPr="00684C1B">
        <w:rPr>
          <w:lang w:val="en-US"/>
        </w:rPr>
        <w:t>Dynamic</w:t>
      </w:r>
      <w:r>
        <w:rPr>
          <w:lang w:val="en-US"/>
        </w:rPr>
        <w:t xml:space="preserve"> |</w:t>
      </w:r>
      <w:r w:rsidRPr="00684C1B">
        <w:rPr>
          <w:lang w:val="en-US"/>
        </w:rPr>
        <w:t xml:space="preserve"> </w:t>
      </w:r>
      <w:r w:rsidR="00057BDD" w:rsidRPr="00684C1B">
        <w:rPr>
          <w:lang w:val="en-US"/>
        </w:rPr>
        <w:t>Service Registry</w:t>
      </w:r>
      <w:r w:rsidR="00D770B5" w:rsidRPr="00684C1B">
        <w:rPr>
          <w:lang w:val="en-US"/>
        </w:rPr>
        <w:t>/Discovery</w:t>
      </w:r>
      <w:bookmarkEnd w:id="37"/>
    </w:p>
    <w:p w14:paraId="65E166AA" w14:textId="65A9DC52" w:rsidR="0055276A" w:rsidRPr="00057BDD" w:rsidRDefault="000C0BDA" w:rsidP="0062608E">
      <w:pPr>
        <w:pStyle w:val="berschrift2"/>
      </w:pPr>
      <w:r>
        <w:t>Tracing</w:t>
      </w:r>
      <w:r w:rsidR="0055276A" w:rsidRPr="00057BDD">
        <w:tab/>
      </w:r>
    </w:p>
    <w:p w14:paraId="70548D51" w14:textId="77777777" w:rsidR="00A72970" w:rsidRPr="00057BDD" w:rsidRDefault="00A72970" w:rsidP="0062608E"/>
    <w:p w14:paraId="76BE50F0" w14:textId="77777777" w:rsidR="00A72970" w:rsidRPr="00057BDD" w:rsidRDefault="00A72970" w:rsidP="0062608E"/>
    <w:p w14:paraId="7E33F268" w14:textId="77777777" w:rsidR="00A72970" w:rsidRPr="00057BDD" w:rsidRDefault="00A72970" w:rsidP="0062608E"/>
    <w:p w14:paraId="00A3C7B0" w14:textId="77777777" w:rsidR="008E6CDA" w:rsidRPr="00057BDD" w:rsidRDefault="008E6CDA"/>
    <w:p w14:paraId="7AC2BA6D" w14:textId="54DE9BA4" w:rsidR="00284FA6" w:rsidRDefault="00284FA6" w:rsidP="00AC53F3">
      <w:pPr>
        <w:pStyle w:val="berschrift1"/>
        <w:numPr>
          <w:ilvl w:val="0"/>
          <w:numId w:val="0"/>
        </w:numPr>
      </w:pPr>
      <w:bookmarkStart w:id="38" w:name="_Toc22038048"/>
      <w:r>
        <w:lastRenderedPageBreak/>
        <w:t>Zusammenfassung und Ausblic</w:t>
      </w:r>
      <w:bookmarkEnd w:id="38"/>
      <w:r w:rsidR="00CD3BF0">
        <w:t>k</w:t>
      </w:r>
    </w:p>
    <w:p w14:paraId="76A7DD87" w14:textId="77777777" w:rsidR="00284FA6" w:rsidRDefault="00284FA6">
      <w:pPr>
        <w:pStyle w:val="berschrift1"/>
        <w:numPr>
          <w:ilvl w:val="0"/>
          <w:numId w:val="0"/>
        </w:numPr>
      </w:pPr>
      <w:bookmarkStart w:id="39" w:name="_Ref492657968"/>
      <w:bookmarkStart w:id="40" w:name="_Toc22038049"/>
      <w:r>
        <w:lastRenderedPageBreak/>
        <w:t>Glossar</w:t>
      </w:r>
      <w:bookmarkEnd w:id="39"/>
      <w:bookmarkEnd w:id="40"/>
    </w:p>
    <w:p w14:paraId="2A4FC00D" w14:textId="77777777" w:rsidR="00234399" w:rsidRPr="00234399" w:rsidRDefault="00234399" w:rsidP="00234399"/>
    <w:p w14:paraId="7FFA90F1" w14:textId="77777777" w:rsidR="00A5114A" w:rsidRDefault="002B1A76" w:rsidP="00A5114A">
      <w:pPr>
        <w:pStyle w:val="berschrift1"/>
        <w:numPr>
          <w:ilvl w:val="0"/>
          <w:numId w:val="0"/>
        </w:numPr>
      </w:pPr>
      <w:bookmarkStart w:id="41" w:name="_Toc22038050"/>
      <w:r>
        <w:lastRenderedPageBreak/>
        <w:t>Ehrenwörtliche Erklärung</w:t>
      </w:r>
      <w:bookmarkEnd w:id="41"/>
    </w:p>
    <w:p w14:paraId="4A976B35" w14:textId="77777777" w:rsidR="00A5114A" w:rsidRPr="00A5114A" w:rsidRDefault="00A5114A" w:rsidP="00A5114A"/>
    <w:tbl>
      <w:tblPr>
        <w:tblW w:w="0" w:type="auto"/>
        <w:tblLook w:val="04A0" w:firstRow="1" w:lastRow="0" w:firstColumn="1" w:lastColumn="0" w:noHBand="0" w:noVBand="1"/>
      </w:tblPr>
      <w:tblGrid>
        <w:gridCol w:w="2035"/>
        <w:gridCol w:w="2296"/>
        <w:gridCol w:w="1864"/>
        <w:gridCol w:w="2418"/>
      </w:tblGrid>
      <w:tr w:rsidR="00A5114A" w:rsidRPr="00A5114A" w14:paraId="2360413C" w14:textId="77777777" w:rsidTr="00A5114A">
        <w:trPr>
          <w:trHeight w:val="397"/>
        </w:trPr>
        <w:tc>
          <w:tcPr>
            <w:tcW w:w="2035" w:type="dxa"/>
            <w:vAlign w:val="center"/>
          </w:tcPr>
          <w:p w14:paraId="2DF89B42" w14:textId="77777777" w:rsidR="00A5114A" w:rsidRPr="00A5114A" w:rsidRDefault="00440D21" w:rsidP="00340216">
            <w:r>
              <w:t>N</w:t>
            </w:r>
            <w:r w:rsidR="00A5114A">
              <w:t>a</w:t>
            </w:r>
            <w:r w:rsidR="00A5114A" w:rsidRPr="00A5114A">
              <w:t>me:</w:t>
            </w:r>
          </w:p>
        </w:tc>
        <w:tc>
          <w:tcPr>
            <w:tcW w:w="2296" w:type="dxa"/>
            <w:vAlign w:val="center"/>
          </w:tcPr>
          <w:p w14:paraId="35690600" w14:textId="77777777" w:rsidR="00A5114A" w:rsidRPr="00A5114A" w:rsidRDefault="00A5114A" w:rsidP="00340216"/>
        </w:tc>
        <w:tc>
          <w:tcPr>
            <w:tcW w:w="1864" w:type="dxa"/>
            <w:vAlign w:val="center"/>
          </w:tcPr>
          <w:p w14:paraId="1917EB5E" w14:textId="77777777" w:rsidR="00A5114A" w:rsidRPr="00A5114A" w:rsidRDefault="00A5114A" w:rsidP="00340216">
            <w:r w:rsidRPr="00A5114A">
              <w:t>Vorname:</w:t>
            </w:r>
          </w:p>
        </w:tc>
        <w:tc>
          <w:tcPr>
            <w:tcW w:w="2418" w:type="dxa"/>
            <w:vAlign w:val="center"/>
          </w:tcPr>
          <w:p w14:paraId="45AD45EC" w14:textId="77777777" w:rsidR="00A5114A" w:rsidRPr="00A5114A" w:rsidRDefault="00A5114A" w:rsidP="00340216"/>
        </w:tc>
      </w:tr>
      <w:tr w:rsidR="00A5114A" w:rsidRPr="00A5114A" w14:paraId="42953C01" w14:textId="77777777" w:rsidTr="00A5114A">
        <w:trPr>
          <w:trHeight w:val="397"/>
        </w:trPr>
        <w:tc>
          <w:tcPr>
            <w:tcW w:w="2035" w:type="dxa"/>
            <w:vAlign w:val="center"/>
          </w:tcPr>
          <w:p w14:paraId="3EB34DC0" w14:textId="77777777" w:rsidR="00A5114A" w:rsidRPr="00A5114A" w:rsidRDefault="00A5114A" w:rsidP="00340216">
            <w:r w:rsidRPr="00A5114A">
              <w:t>Matrikel-Nr.:</w:t>
            </w:r>
          </w:p>
        </w:tc>
        <w:tc>
          <w:tcPr>
            <w:tcW w:w="2296" w:type="dxa"/>
            <w:vAlign w:val="center"/>
          </w:tcPr>
          <w:p w14:paraId="7FBA8601" w14:textId="77777777" w:rsidR="00A5114A" w:rsidRPr="00A5114A" w:rsidRDefault="00A5114A" w:rsidP="00340216"/>
        </w:tc>
        <w:tc>
          <w:tcPr>
            <w:tcW w:w="1864" w:type="dxa"/>
            <w:vAlign w:val="center"/>
          </w:tcPr>
          <w:p w14:paraId="31B3CA9A" w14:textId="77777777" w:rsidR="00A5114A" w:rsidRPr="00A5114A" w:rsidRDefault="00A5114A" w:rsidP="00340216">
            <w:r w:rsidRPr="00A5114A">
              <w:t>Studiengang:</w:t>
            </w:r>
          </w:p>
        </w:tc>
        <w:tc>
          <w:tcPr>
            <w:tcW w:w="2418" w:type="dxa"/>
            <w:vAlign w:val="center"/>
          </w:tcPr>
          <w:p w14:paraId="597041B2" w14:textId="77777777" w:rsidR="00A5114A" w:rsidRPr="00A5114A" w:rsidRDefault="00A5114A" w:rsidP="00340216"/>
        </w:tc>
      </w:tr>
    </w:tbl>
    <w:p w14:paraId="722BD33E" w14:textId="77777777" w:rsidR="00A5114A" w:rsidRPr="00A5114A" w:rsidRDefault="00A5114A" w:rsidP="00A5114A">
      <w:pPr>
        <w:pStyle w:val="Textkrper"/>
      </w:pPr>
    </w:p>
    <w:p w14:paraId="1653EC69" w14:textId="77777777" w:rsidR="00A5114A" w:rsidRPr="00A5114A" w:rsidRDefault="00721229" w:rsidP="00A5114A">
      <w:pPr>
        <w:pStyle w:val="Textkrper"/>
      </w:pPr>
      <w:r>
        <w:t>Hiermit versichere ich, &lt;Vorname, Name&gt;, dass ich die vorliegende &lt;B</w:t>
      </w:r>
      <w:r w:rsidR="00A5114A" w:rsidRPr="00A5114A">
        <w:t xml:space="preserve">achelor- oder </w:t>
      </w:r>
      <w:r>
        <w:t>Masterarbeit&gt; mit dem Titel  &lt;Titel der Abschlussarbeit</w:t>
      </w:r>
      <w:r w:rsidR="00A5114A" w:rsidRPr="00A5114A">
        <w:t>&gt; selbständig und ohne fremde Hilfe verfasst und keine anderen als die angegebene</w:t>
      </w:r>
      <w:r w:rsidR="00A164E5">
        <w:t xml:space="preserve"> Literatur</w:t>
      </w:r>
      <w:r w:rsidR="00A5114A" w:rsidRPr="00A5114A">
        <w:t xml:space="preserve"> </w:t>
      </w:r>
      <w:r w:rsidR="00A164E5">
        <w:t xml:space="preserve">und </w:t>
      </w:r>
      <w:r w:rsidR="00A5114A" w:rsidRPr="00A5114A">
        <w:t xml:space="preserve">Hilfsmittel </w:t>
      </w:r>
      <w:r w:rsidR="00A164E5">
        <w:t>verwendet</w:t>
      </w:r>
      <w:r w:rsidR="00A5114A" w:rsidRPr="00A5114A">
        <w:t xml:space="preserve"> habe. Die Stellen der Arbeit, die dem Wortlaut oder dem Sinne nach anderen Werken ent</w:t>
      </w:r>
      <w:r w:rsidR="00A5114A" w:rsidRPr="00A5114A">
        <w:softHyphen/>
        <w:t>nommen wurden, sind in jedem Fall unter Angabe der Quelle kenntlich gemacht. Die Arbeit ist noch nicht veröffentlicht oder in anderer Form als Prüfungsleistung vorgelegt worden.</w:t>
      </w:r>
    </w:p>
    <w:p w14:paraId="2CA1276D" w14:textId="77777777" w:rsidR="00284FA6" w:rsidRPr="00A5114A" w:rsidRDefault="00284FA6" w:rsidP="00440D21">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3D724BAD" w14:textId="77777777" w:rsidR="00284FA6" w:rsidRPr="00A5114A" w:rsidRDefault="00284FA6">
      <w:pPr>
        <w:tabs>
          <w:tab w:val="left" w:pos="2835"/>
          <w:tab w:val="left" w:pos="4962"/>
          <w:tab w:val="left" w:pos="7937"/>
        </w:tabs>
        <w:jc w:val="left"/>
      </w:pPr>
      <w:r w:rsidRPr="00A5114A">
        <w:t>Ort, Datum</w:t>
      </w:r>
      <w:r w:rsidRPr="00A5114A">
        <w:tab/>
      </w:r>
      <w:r w:rsidRPr="00A5114A">
        <w:tab/>
        <w:t>Unterschrift</w:t>
      </w:r>
    </w:p>
    <w:p w14:paraId="64CE05D6" w14:textId="77777777" w:rsidR="00284FA6" w:rsidRDefault="00284FA6">
      <w:pPr>
        <w:sectPr w:rsidR="00284FA6">
          <w:headerReference w:type="default" r:id="rId14"/>
          <w:headerReference w:type="first" r:id="rId15"/>
          <w:type w:val="continuous"/>
          <w:pgSz w:w="11906" w:h="16838" w:code="9"/>
          <w:pgMar w:top="1418" w:right="1416" w:bottom="1134" w:left="1985" w:header="720" w:footer="720" w:gutter="0"/>
          <w:cols w:space="720"/>
          <w:titlePg/>
        </w:sectPr>
      </w:pPr>
    </w:p>
    <w:p w14:paraId="4EC2C25A" w14:textId="77777777" w:rsidR="00284FA6" w:rsidRDefault="00284FA6">
      <w:pPr>
        <w:pStyle w:val="berschrift1"/>
        <w:numPr>
          <w:ilvl w:val="0"/>
          <w:numId w:val="0"/>
        </w:numPr>
      </w:pPr>
      <w:bookmarkStart w:id="42" w:name="_Toc22038051"/>
      <w:r>
        <w:lastRenderedPageBreak/>
        <w:t>Stichwortverzeichnis</w:t>
      </w:r>
      <w:bookmarkEnd w:id="42"/>
    </w:p>
    <w:p w14:paraId="20A6C7D8" w14:textId="5B042C03" w:rsidR="00C806CB" w:rsidRDefault="00284FA6" w:rsidP="00A2390D">
      <w:pPr>
        <w:rPr>
          <w:noProof/>
        </w:rPr>
        <w:sectPr w:rsidR="00C806CB" w:rsidSect="00C806CB">
          <w:headerReference w:type="first" r:id="rId16"/>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14:paraId="394D7872" w14:textId="77777777" w:rsidR="00C806CB" w:rsidRDefault="00C806CB">
      <w:pPr>
        <w:pStyle w:val="Index1"/>
        <w:tabs>
          <w:tab w:val="right" w:leader="dot" w:pos="3881"/>
        </w:tabs>
      </w:pPr>
      <w:r>
        <w:t>Abbildung  25</w:t>
      </w:r>
    </w:p>
    <w:p w14:paraId="107BE9D2" w14:textId="77777777" w:rsidR="00C806CB" w:rsidRDefault="00C806CB" w:rsidP="00A2390D">
      <w:pPr>
        <w:rPr>
          <w:noProof/>
        </w:rPr>
        <w:sectPr w:rsidR="00C806CB" w:rsidSect="00C806CB">
          <w:type w:val="continuous"/>
          <w:pgSz w:w="11906" w:h="16838" w:code="9"/>
          <w:pgMar w:top="1418" w:right="1418" w:bottom="1134" w:left="1985" w:header="720" w:footer="720" w:gutter="0"/>
          <w:cols w:num="2" w:space="720"/>
        </w:sectPr>
      </w:pPr>
    </w:p>
    <w:p w14:paraId="7CC5D0E9" w14:textId="493AA849" w:rsidR="00A2487A" w:rsidRDefault="00284FA6" w:rsidP="00A2390D">
      <w:r>
        <w:fldChar w:fldCharType="end"/>
      </w:r>
    </w:p>
    <w:sdt>
      <w:sdtPr>
        <w:rPr>
          <w:rFonts w:ascii="Times New Roman" w:hAnsi="Times New Roman"/>
          <w:b w:val="0"/>
          <w:kern w:val="0"/>
          <w:sz w:val="24"/>
        </w:rPr>
        <w:tag w:val="CitaviBibliography"/>
        <w:id w:val="-747107997"/>
        <w:placeholder>
          <w:docPart w:val="DefaultPlaceholder_1081868574"/>
        </w:placeholder>
      </w:sdtPr>
      <w:sdtContent>
        <w:p w14:paraId="602BA26C" w14:textId="77777777" w:rsidR="0060390B" w:rsidRDefault="005E2B7B" w:rsidP="0060390B">
          <w:pPr>
            <w:pStyle w:val="CitaviBibliographyHeading"/>
          </w:pPr>
          <w:r>
            <w:fldChar w:fldCharType="begin"/>
          </w:r>
          <w:r>
            <w:instrText>ADDIN CitaviBibliography</w:instrText>
          </w:r>
          <w:r>
            <w:fldChar w:fldCharType="separate"/>
          </w:r>
          <w:bookmarkStart w:id="43" w:name="_Toc22038052"/>
          <w:r w:rsidR="0060390B">
            <w:t>Literaturverzeichnis</w:t>
          </w:r>
          <w:bookmarkEnd w:id="43"/>
        </w:p>
        <w:p w14:paraId="63191EAA" w14:textId="77777777" w:rsidR="0060390B" w:rsidRPr="00CF053C" w:rsidRDefault="0060390B" w:rsidP="0060390B">
          <w:pPr>
            <w:pStyle w:val="CitaviBibliographyEntry"/>
            <w:rPr>
              <w:lang w:val="en-US"/>
            </w:rPr>
          </w:pPr>
          <w:bookmarkStart w:id="44" w:name="_CTVL00142c9e052f8e1428e885f82cfd186e9a7"/>
          <w:r w:rsidRPr="00CF053C">
            <w:rPr>
              <w:smallCaps/>
              <w:lang w:val="en-US"/>
            </w:rPr>
            <w:t xml:space="preserve">Andrew S. Tanenbaum; </w:t>
          </w:r>
          <w:bookmarkEnd w:id="44"/>
          <w:r w:rsidRPr="00CF053C">
            <w:rPr>
              <w:lang w:val="en-US"/>
            </w:rPr>
            <w:t xml:space="preserve">Maarten Van Steen (Mitarb.): </w:t>
          </w:r>
          <w:r w:rsidRPr="00CF053C">
            <w:rPr>
              <w:i/>
              <w:lang w:val="en-US"/>
            </w:rPr>
            <w:t xml:space="preserve">Distributed Systems Principles and Paradigms. </w:t>
          </w:r>
          <w:r w:rsidRPr="00CF053C">
            <w:rPr>
              <w:lang w:val="en-US"/>
            </w:rPr>
            <w:t xml:space="preserve">Zweite Auflage : Pearson Education, 2006 </w:t>
          </w:r>
        </w:p>
        <w:p w14:paraId="4D18F051" w14:textId="77777777" w:rsidR="0060390B" w:rsidRDefault="0060390B" w:rsidP="0060390B">
          <w:pPr>
            <w:pStyle w:val="CitaviBibliographyEntry"/>
          </w:pPr>
          <w:bookmarkStart w:id="45" w:name="_CTVL001b3a45404d2df4913b1f86f3306f1cef4"/>
          <w:r w:rsidRPr="00CF053C">
            <w:rPr>
              <w:smallCaps/>
              <w:lang w:val="en-US"/>
            </w:rPr>
            <w:t xml:space="preserve">Arnon Rotem-Gal-Oz: </w:t>
          </w:r>
          <w:bookmarkEnd w:id="45"/>
          <w:r w:rsidRPr="00CF053C">
            <w:rPr>
              <w:i/>
              <w:lang w:val="en-US"/>
            </w:rPr>
            <w:t xml:space="preserve">Fallacies of distributed computing Explained. </w:t>
          </w:r>
          <w:r w:rsidRPr="0060390B">
            <w:t xml:space="preserve">URL http://www.rgoarchitects.com/Files/fallacies.pdf – Überprüfungsdatum 09.10.2019 </w:t>
          </w:r>
        </w:p>
        <w:p w14:paraId="56E7BB23" w14:textId="77777777" w:rsidR="0060390B" w:rsidRDefault="0060390B" w:rsidP="0060390B">
          <w:pPr>
            <w:pStyle w:val="CitaviBibliographyEntry"/>
          </w:pPr>
          <w:bookmarkStart w:id="46" w:name="_CTVL001f0692438777646da855c29ca6c16891a"/>
          <w:r w:rsidRPr="0060390B">
            <w:rPr>
              <w:smallCaps/>
            </w:rPr>
            <w:t xml:space="preserve">Martin Fowler: </w:t>
          </w:r>
          <w:bookmarkEnd w:id="46"/>
          <w:r w:rsidRPr="0060390B">
            <w:rPr>
              <w:i/>
            </w:rPr>
            <w:t xml:space="preserve">CircuitBreaker. </w:t>
          </w:r>
          <w:r w:rsidRPr="0060390B">
            <w:t xml:space="preserve">URL https://martinfowler.com/bliki/images/circuitBreaker/state.png. – Aktualisierungsdatum: 04.10.2019 – Überprüfungsdatum 14.10.2019 </w:t>
          </w:r>
        </w:p>
        <w:p w14:paraId="6A56E0F8" w14:textId="472F0936" w:rsidR="005E2B7B" w:rsidRDefault="0060390B" w:rsidP="0060390B">
          <w:pPr>
            <w:pStyle w:val="CitaviBibliographyEntry"/>
          </w:pPr>
          <w:bookmarkStart w:id="47" w:name="_CTVL001b02821cc9eba40acb4e457a01fe73f18"/>
          <w:r w:rsidRPr="0060390B">
            <w:rPr>
              <w:smallCaps/>
            </w:rPr>
            <w:t xml:space="preserve">Stephan Augsten: </w:t>
          </w:r>
          <w:bookmarkEnd w:id="47"/>
          <w:r w:rsidRPr="0060390B">
            <w:rPr>
              <w:i/>
            </w:rPr>
            <w:t xml:space="preserve">Was sind Container? : Definition „Container (Informatik)“. </w:t>
          </w:r>
          <w:r w:rsidRPr="0060390B">
            <w:t xml:space="preserve">URL https://www.dev-insider.de/was-sind-container-a-573872/. – Aktualisierungsdatum: 19.01.2017 – Überprüfungsdatum 10.04.2019 </w:t>
          </w:r>
          <w:r w:rsidR="005E2B7B">
            <w:fldChar w:fldCharType="end"/>
          </w:r>
        </w:p>
      </w:sdtContent>
    </w:sdt>
    <w:p w14:paraId="24532C77" w14:textId="77777777" w:rsidR="005E2B7B" w:rsidRDefault="005E2B7B" w:rsidP="005E2B7B"/>
    <w:sectPr w:rsidR="005E2B7B" w:rsidSect="00C806CB">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A20EFC" w14:textId="77777777" w:rsidR="00F94D07" w:rsidRDefault="00F94D07">
      <w:pPr>
        <w:spacing w:before="0" w:line="240" w:lineRule="auto"/>
      </w:pPr>
      <w:r>
        <w:separator/>
      </w:r>
    </w:p>
  </w:endnote>
  <w:endnote w:type="continuationSeparator" w:id="0">
    <w:p w14:paraId="2EFD9C04" w14:textId="77777777" w:rsidR="00F94D07" w:rsidRDefault="00F94D0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BA88A4" w14:textId="77777777" w:rsidR="00F94D07" w:rsidRDefault="00F94D07">
      <w:pPr>
        <w:spacing w:before="0" w:line="240" w:lineRule="auto"/>
      </w:pPr>
      <w:r>
        <w:separator/>
      </w:r>
    </w:p>
  </w:footnote>
  <w:footnote w:type="continuationSeparator" w:id="0">
    <w:p w14:paraId="3E328855" w14:textId="77777777" w:rsidR="00F94D07" w:rsidRDefault="00F94D07">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3FB64" w14:textId="26048886" w:rsidR="00AC53F3" w:rsidRDefault="00AC53F3">
    <w:pPr>
      <w:pStyle w:val="Kopfzeile"/>
      <w:tabs>
        <w:tab w:val="clear" w:pos="7938"/>
        <w:tab w:val="right" w:pos="8505"/>
      </w:tabs>
    </w:pPr>
    <w:r>
      <w:fldChar w:fldCharType="begin"/>
    </w:r>
    <w:r w:rsidRPr="00A72970">
      <w:instrText xml:space="preserve"> IF  </w:instrText>
    </w:r>
    <w:r>
      <w:rPr>
        <w:noProof/>
      </w:rPr>
      <w:fldChar w:fldCharType="begin"/>
    </w:r>
    <w:r w:rsidRPr="00A72970">
      <w:rPr>
        <w:noProof/>
      </w:rPr>
      <w:instrText xml:space="preserve"> STYLEREF "Überschrift 1" \n \* MERGEFORMAT </w:instrText>
    </w:r>
    <w:r>
      <w:rPr>
        <w:noProof/>
      </w:rPr>
      <w:fldChar w:fldCharType="separate"/>
    </w:r>
    <w:r w:rsidR="00727BA9" w:rsidRPr="00727BA9">
      <w:rPr>
        <w:b/>
        <w:bCs/>
        <w:noProof/>
      </w:rPr>
      <w:instrText>0</w:instrText>
    </w:r>
    <w:r>
      <w:rPr>
        <w:noProof/>
      </w:rPr>
      <w:fldChar w:fldCharType="end"/>
    </w:r>
    <w:r w:rsidRPr="00A72970">
      <w:instrText xml:space="preserve">&lt;&gt;"0" </w:instrText>
    </w:r>
    <w:r>
      <w:fldChar w:fldCharType="begin"/>
    </w:r>
    <w:r w:rsidRPr="00A72970">
      <w:instrText xml:space="preserve"> QUOTE </w:instrText>
    </w:r>
    <w:r>
      <w:rPr>
        <w:noProof/>
      </w:rPr>
      <w:fldChar w:fldCharType="begin"/>
    </w:r>
    <w:r w:rsidRPr="00A72970">
      <w:rPr>
        <w:noProof/>
      </w:rPr>
      <w:instrText xml:space="preserve"> STYLEREF "Überschrift 1" \n \* MERGEFORMAT </w:instrText>
    </w:r>
    <w:r>
      <w:rPr>
        <w:noProof/>
      </w:rPr>
      <w:fldChar w:fldCharType="separate"/>
    </w:r>
    <w:r w:rsidR="00727BA9" w:rsidRPr="00727BA9">
      <w:rPr>
        <w:b/>
        <w:bCs/>
        <w:noProof/>
      </w:rPr>
      <w:instrText>4</w:instrText>
    </w:r>
    <w:r>
      <w:rPr>
        <w:noProof/>
      </w:rPr>
      <w:fldChar w:fldCharType="end"/>
    </w:r>
    <w:r w:rsidRPr="00A72970">
      <w:instrText xml:space="preserve"> " " \* MERGEFORMAT </w:instrText>
    </w:r>
    <w:r>
      <w:fldChar w:fldCharType="separate"/>
    </w:r>
    <w:r w:rsidR="00727BA9" w:rsidRPr="00727BA9">
      <w:rPr>
        <w:noProof/>
      </w:rPr>
      <w:instrText>4</w:instrText>
    </w:r>
    <w:r w:rsidR="00727BA9" w:rsidRPr="00A72970">
      <w:instrText xml:space="preserve"> </w:instrText>
    </w:r>
    <w:r>
      <w:fldChar w:fldCharType="end"/>
    </w:r>
    <w:r w:rsidRPr="00A72970">
      <w:instrText xml:space="preserve"> \* MERGEFORMAT </w:instrText>
    </w:r>
    <w:r>
      <w:fldChar w:fldCharType="end"/>
    </w:r>
    <w:r>
      <w:rPr>
        <w:noProof/>
      </w:rPr>
      <w:fldChar w:fldCharType="begin"/>
    </w:r>
    <w:r w:rsidRPr="00A72970">
      <w:rPr>
        <w:noProof/>
      </w:rPr>
      <w:instrText xml:space="preserve"> STYLEREF "Überschrift 1" \* MERGEFORMAT </w:instrText>
    </w:r>
    <w:r>
      <w:rPr>
        <w:noProof/>
      </w:rPr>
      <w:fldChar w:fldCharType="separate"/>
    </w:r>
    <w:r w:rsidR="00727BA9">
      <w:rPr>
        <w:noProof/>
      </w:rPr>
      <w:t>Ehrenwörtliche Erklärung</w:t>
    </w:r>
    <w:r>
      <w:rPr>
        <w:noProof/>
      </w:rPr>
      <w:fldChar w:fldCharType="end"/>
    </w:r>
    <w:r>
      <w:tab/>
    </w:r>
    <w:r>
      <w:fldChar w:fldCharType="begin"/>
    </w:r>
    <w:r>
      <w:instrText xml:space="preserve"> PAGE  \* MERGEFORMAT </w:instrText>
    </w:r>
    <w:r>
      <w:fldChar w:fldCharType="separate"/>
    </w:r>
    <w:r w:rsidR="00727BA9">
      <w:rPr>
        <w:noProof/>
      </w:rPr>
      <w:t>22</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F5078" w14:textId="77777777" w:rsidR="00AC53F3" w:rsidRDefault="00AC53F3">
    <w:pPr>
      <w:pStyle w:val="Kopfzeile"/>
      <w:pBdr>
        <w:bottom w:val="none" w:sz="0" w:space="0" w:color="auto"/>
      </w:pBdr>
    </w:pPr>
    <w:r>
      <w:rPr>
        <w:noProof/>
      </w:rPr>
      <w:drawing>
        <wp:anchor distT="0" distB="36195" distL="107950" distR="0" simplePos="0" relativeHeight="251658240" behindDoc="0" locked="0" layoutInCell="1" allowOverlap="0" wp14:anchorId="5971643A" wp14:editId="6E1EFAA1">
          <wp:simplePos x="0" y="0"/>
          <wp:positionH relativeFrom="page">
            <wp:posOffset>5287645</wp:posOffset>
          </wp:positionH>
          <wp:positionV relativeFrom="page">
            <wp:posOffset>411480</wp:posOffset>
          </wp:positionV>
          <wp:extent cx="1839595" cy="426720"/>
          <wp:effectExtent l="0" t="0" r="8255" b="0"/>
          <wp:wrapSquare wrapText="bothSides"/>
          <wp:docPr id="2" name="Bild 1" descr="HE_Logo_rgb_600_Briefko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_Logo_rgb_600_Briefkopf"/>
                  <pic:cNvPicPr>
                    <a:picLocks noChangeAspect="1" noChangeArrowheads="1"/>
                  </pic:cNvPicPr>
                </pic:nvPicPr>
                <pic:blipFill>
                  <a:blip r:embed="rId1"/>
                  <a:srcRect/>
                  <a:stretch>
                    <a:fillRect/>
                  </a:stretch>
                </pic:blipFill>
                <pic:spPr bwMode="auto">
                  <a:xfrm>
                    <a:off x="0" y="0"/>
                    <a:ext cx="1839595" cy="4267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AB59C" w14:textId="77777777" w:rsidR="00AC53F3" w:rsidRDefault="00AC53F3">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F6767"/>
    <w:multiLevelType w:val="hybridMultilevel"/>
    <w:tmpl w:val="3146B0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265A13C8"/>
    <w:multiLevelType w:val="hybridMultilevel"/>
    <w:tmpl w:val="184C8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88F793D"/>
    <w:multiLevelType w:val="hybridMultilevel"/>
    <w:tmpl w:val="5F84B8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3AA476FF"/>
    <w:multiLevelType w:val="hybridMultilevel"/>
    <w:tmpl w:val="DD361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448D297F"/>
    <w:multiLevelType w:val="hybridMultilevel"/>
    <w:tmpl w:val="53FE9C4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4" w15:restartNumberingAfterBreak="0">
    <w:nsid w:val="495B79E3"/>
    <w:multiLevelType w:val="hybridMultilevel"/>
    <w:tmpl w:val="93442B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15:restartNumberingAfterBreak="0">
    <w:nsid w:val="66E82510"/>
    <w:multiLevelType w:val="hybridMultilevel"/>
    <w:tmpl w:val="0E0060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A3D0295"/>
    <w:multiLevelType w:val="hybridMultilevel"/>
    <w:tmpl w:val="6ECABA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A940077"/>
    <w:multiLevelType w:val="hybridMultilevel"/>
    <w:tmpl w:val="1FAA46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4"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5" w15:restartNumberingAfterBreak="0">
    <w:nsid w:val="70DC00BA"/>
    <w:multiLevelType w:val="hybridMultilevel"/>
    <w:tmpl w:val="10562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7"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8"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9"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9"/>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8"/>
  </w:num>
  <w:num w:numId="13">
    <w:abstractNumId w:val="37"/>
  </w:num>
  <w:num w:numId="14">
    <w:abstractNumId w:val="25"/>
  </w:num>
  <w:num w:numId="15">
    <w:abstractNumId w:val="15"/>
  </w:num>
  <w:num w:numId="16">
    <w:abstractNumId w:val="17"/>
  </w:num>
  <w:num w:numId="17">
    <w:abstractNumId w:val="13"/>
  </w:num>
  <w:num w:numId="18">
    <w:abstractNumId w:val="33"/>
  </w:num>
  <w:num w:numId="19">
    <w:abstractNumId w:val="29"/>
  </w:num>
  <w:num w:numId="20">
    <w:abstractNumId w:val="14"/>
  </w:num>
  <w:num w:numId="21">
    <w:abstractNumId w:val="12"/>
  </w:num>
  <w:num w:numId="22">
    <w:abstractNumId w:val="27"/>
  </w:num>
  <w:num w:numId="23">
    <w:abstractNumId w:val="36"/>
  </w:num>
  <w:num w:numId="24">
    <w:abstractNumId w:val="34"/>
  </w:num>
  <w:num w:numId="25">
    <w:abstractNumId w:val="19"/>
  </w:num>
  <w:num w:numId="26">
    <w:abstractNumId w:val="23"/>
  </w:num>
  <w:num w:numId="27">
    <w:abstractNumId w:val="11"/>
  </w:num>
  <w:num w:numId="28">
    <w:abstractNumId w:val="21"/>
  </w:num>
  <w:num w:numId="29">
    <w:abstractNumId w:val="28"/>
  </w:num>
  <w:num w:numId="30">
    <w:abstractNumId w:val="26"/>
  </w:num>
  <w:num w:numId="31">
    <w:abstractNumId w:val="39"/>
  </w:num>
  <w:num w:numId="32">
    <w:abstractNumId w:val="39"/>
  </w:num>
  <w:num w:numId="33">
    <w:abstractNumId w:val="24"/>
  </w:num>
  <w:num w:numId="34">
    <w:abstractNumId w:val="20"/>
  </w:num>
  <w:num w:numId="35">
    <w:abstractNumId w:val="30"/>
  </w:num>
  <w:num w:numId="36">
    <w:abstractNumId w:val="31"/>
  </w:num>
  <w:num w:numId="37">
    <w:abstractNumId w:val="18"/>
  </w:num>
  <w:num w:numId="38">
    <w:abstractNumId w:val="32"/>
  </w:num>
  <w:num w:numId="39">
    <w:abstractNumId w:val="16"/>
  </w:num>
  <w:num w:numId="40">
    <w:abstractNumId w:val="10"/>
  </w:num>
  <w:num w:numId="41">
    <w:abstractNumId w:val="35"/>
  </w:num>
  <w:num w:numId="42">
    <w:abstractNumId w:val="2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31AC"/>
    <w:rsid w:val="00005F64"/>
    <w:rsid w:val="000075C4"/>
    <w:rsid w:val="00007A8F"/>
    <w:rsid w:val="0003045F"/>
    <w:rsid w:val="000321E7"/>
    <w:rsid w:val="0003242D"/>
    <w:rsid w:val="00033038"/>
    <w:rsid w:val="000469DF"/>
    <w:rsid w:val="000512D5"/>
    <w:rsid w:val="00051598"/>
    <w:rsid w:val="00057BDD"/>
    <w:rsid w:val="000635BD"/>
    <w:rsid w:val="000658C4"/>
    <w:rsid w:val="0006719A"/>
    <w:rsid w:val="00077747"/>
    <w:rsid w:val="00080B9A"/>
    <w:rsid w:val="00092FF7"/>
    <w:rsid w:val="00097B2B"/>
    <w:rsid w:val="000A12DB"/>
    <w:rsid w:val="000C0BDA"/>
    <w:rsid w:val="000D04EB"/>
    <w:rsid w:val="000E07AA"/>
    <w:rsid w:val="000F0471"/>
    <w:rsid w:val="000F3185"/>
    <w:rsid w:val="00111AC6"/>
    <w:rsid w:val="00113408"/>
    <w:rsid w:val="0013170F"/>
    <w:rsid w:val="00131C08"/>
    <w:rsid w:val="00134BAB"/>
    <w:rsid w:val="00141DEC"/>
    <w:rsid w:val="00142F60"/>
    <w:rsid w:val="00146886"/>
    <w:rsid w:val="00152273"/>
    <w:rsid w:val="0015271C"/>
    <w:rsid w:val="0015733A"/>
    <w:rsid w:val="001600C1"/>
    <w:rsid w:val="00165847"/>
    <w:rsid w:val="0018298B"/>
    <w:rsid w:val="001839E9"/>
    <w:rsid w:val="0018407D"/>
    <w:rsid w:val="0019585B"/>
    <w:rsid w:val="00197573"/>
    <w:rsid w:val="001B6F05"/>
    <w:rsid w:val="001C199B"/>
    <w:rsid w:val="001C60B5"/>
    <w:rsid w:val="001D3707"/>
    <w:rsid w:val="001D5BEC"/>
    <w:rsid w:val="001E0214"/>
    <w:rsid w:val="001F519E"/>
    <w:rsid w:val="00213E40"/>
    <w:rsid w:val="00215608"/>
    <w:rsid w:val="002340A0"/>
    <w:rsid w:val="00234399"/>
    <w:rsid w:val="0023515B"/>
    <w:rsid w:val="0023723E"/>
    <w:rsid w:val="002426E1"/>
    <w:rsid w:val="0024546D"/>
    <w:rsid w:val="0028221E"/>
    <w:rsid w:val="00284FA6"/>
    <w:rsid w:val="0029592F"/>
    <w:rsid w:val="002A2CE2"/>
    <w:rsid w:val="002A46D7"/>
    <w:rsid w:val="002B1A76"/>
    <w:rsid w:val="002D1173"/>
    <w:rsid w:val="002D1EC4"/>
    <w:rsid w:val="002D5E35"/>
    <w:rsid w:val="002D6318"/>
    <w:rsid w:val="002E4C44"/>
    <w:rsid w:val="002E5B05"/>
    <w:rsid w:val="002F056A"/>
    <w:rsid w:val="002F3F6A"/>
    <w:rsid w:val="002F5985"/>
    <w:rsid w:val="0030310B"/>
    <w:rsid w:val="0030678D"/>
    <w:rsid w:val="00322327"/>
    <w:rsid w:val="00331F45"/>
    <w:rsid w:val="00334FDF"/>
    <w:rsid w:val="00340216"/>
    <w:rsid w:val="003476CC"/>
    <w:rsid w:val="00360DEA"/>
    <w:rsid w:val="003660A3"/>
    <w:rsid w:val="00374981"/>
    <w:rsid w:val="00376DCD"/>
    <w:rsid w:val="003C2835"/>
    <w:rsid w:val="003E1270"/>
    <w:rsid w:val="003E63AD"/>
    <w:rsid w:val="003F6368"/>
    <w:rsid w:val="003F71C5"/>
    <w:rsid w:val="00401AA0"/>
    <w:rsid w:val="004129C2"/>
    <w:rsid w:val="004153F7"/>
    <w:rsid w:val="00421DCE"/>
    <w:rsid w:val="004278ED"/>
    <w:rsid w:val="00440D21"/>
    <w:rsid w:val="0044776E"/>
    <w:rsid w:val="00450F86"/>
    <w:rsid w:val="0045208D"/>
    <w:rsid w:val="00452CCD"/>
    <w:rsid w:val="00462CDB"/>
    <w:rsid w:val="004663DF"/>
    <w:rsid w:val="00484865"/>
    <w:rsid w:val="00485F4F"/>
    <w:rsid w:val="00494843"/>
    <w:rsid w:val="00495C76"/>
    <w:rsid w:val="004B54D1"/>
    <w:rsid w:val="004C0010"/>
    <w:rsid w:val="004C0327"/>
    <w:rsid w:val="004C1735"/>
    <w:rsid w:val="004C1B2D"/>
    <w:rsid w:val="004C50A0"/>
    <w:rsid w:val="004E524D"/>
    <w:rsid w:val="004F4EC2"/>
    <w:rsid w:val="004F78B8"/>
    <w:rsid w:val="0054495E"/>
    <w:rsid w:val="0055276A"/>
    <w:rsid w:val="00563149"/>
    <w:rsid w:val="0056660E"/>
    <w:rsid w:val="00583AA1"/>
    <w:rsid w:val="005921A2"/>
    <w:rsid w:val="00596266"/>
    <w:rsid w:val="005968F5"/>
    <w:rsid w:val="005C7F97"/>
    <w:rsid w:val="005D0F80"/>
    <w:rsid w:val="005D230E"/>
    <w:rsid w:val="005D26BD"/>
    <w:rsid w:val="005E2B7B"/>
    <w:rsid w:val="005E778E"/>
    <w:rsid w:val="005E7A7B"/>
    <w:rsid w:val="005F37B1"/>
    <w:rsid w:val="005F466A"/>
    <w:rsid w:val="0060390B"/>
    <w:rsid w:val="0061670A"/>
    <w:rsid w:val="0061746F"/>
    <w:rsid w:val="0062608E"/>
    <w:rsid w:val="006311A9"/>
    <w:rsid w:val="0063158D"/>
    <w:rsid w:val="00632B46"/>
    <w:rsid w:val="00640ADD"/>
    <w:rsid w:val="00666E81"/>
    <w:rsid w:val="0066763B"/>
    <w:rsid w:val="006755A3"/>
    <w:rsid w:val="00684C1B"/>
    <w:rsid w:val="00686316"/>
    <w:rsid w:val="006A6BA9"/>
    <w:rsid w:val="006B5395"/>
    <w:rsid w:val="006C4AD8"/>
    <w:rsid w:val="006D45A1"/>
    <w:rsid w:val="006E7126"/>
    <w:rsid w:val="006F1D45"/>
    <w:rsid w:val="006F2C4B"/>
    <w:rsid w:val="00701722"/>
    <w:rsid w:val="007123B7"/>
    <w:rsid w:val="00721229"/>
    <w:rsid w:val="00727BA9"/>
    <w:rsid w:val="0074008C"/>
    <w:rsid w:val="00743CA4"/>
    <w:rsid w:val="0074694F"/>
    <w:rsid w:val="0076089B"/>
    <w:rsid w:val="007648E0"/>
    <w:rsid w:val="00781DBF"/>
    <w:rsid w:val="007863B5"/>
    <w:rsid w:val="00791BEA"/>
    <w:rsid w:val="00795E24"/>
    <w:rsid w:val="007A060E"/>
    <w:rsid w:val="007A3816"/>
    <w:rsid w:val="007D3976"/>
    <w:rsid w:val="007E74D6"/>
    <w:rsid w:val="00801721"/>
    <w:rsid w:val="00805892"/>
    <w:rsid w:val="00826F66"/>
    <w:rsid w:val="008326BB"/>
    <w:rsid w:val="00835F70"/>
    <w:rsid w:val="00842779"/>
    <w:rsid w:val="008434B3"/>
    <w:rsid w:val="008517AE"/>
    <w:rsid w:val="00862DDF"/>
    <w:rsid w:val="008909E1"/>
    <w:rsid w:val="008A41BE"/>
    <w:rsid w:val="008B6EB8"/>
    <w:rsid w:val="008C44B0"/>
    <w:rsid w:val="008C59A7"/>
    <w:rsid w:val="008C5CD2"/>
    <w:rsid w:val="008D75AE"/>
    <w:rsid w:val="008E6CDA"/>
    <w:rsid w:val="0090385F"/>
    <w:rsid w:val="0090593F"/>
    <w:rsid w:val="0091209A"/>
    <w:rsid w:val="00914394"/>
    <w:rsid w:val="00925D27"/>
    <w:rsid w:val="009311E3"/>
    <w:rsid w:val="0093348F"/>
    <w:rsid w:val="0096117D"/>
    <w:rsid w:val="00966656"/>
    <w:rsid w:val="009673F2"/>
    <w:rsid w:val="00971C6D"/>
    <w:rsid w:val="00981D57"/>
    <w:rsid w:val="009901EF"/>
    <w:rsid w:val="00994B2B"/>
    <w:rsid w:val="0099786E"/>
    <w:rsid w:val="009A45A1"/>
    <w:rsid w:val="009B1796"/>
    <w:rsid w:val="009B541E"/>
    <w:rsid w:val="009D0667"/>
    <w:rsid w:val="009D2F65"/>
    <w:rsid w:val="009D6F14"/>
    <w:rsid w:val="009E65EF"/>
    <w:rsid w:val="009F0528"/>
    <w:rsid w:val="009F7488"/>
    <w:rsid w:val="00A00E08"/>
    <w:rsid w:val="00A030D0"/>
    <w:rsid w:val="00A07313"/>
    <w:rsid w:val="00A132F0"/>
    <w:rsid w:val="00A164E5"/>
    <w:rsid w:val="00A2390D"/>
    <w:rsid w:val="00A2487A"/>
    <w:rsid w:val="00A5114A"/>
    <w:rsid w:val="00A56D5D"/>
    <w:rsid w:val="00A60E85"/>
    <w:rsid w:val="00A64B16"/>
    <w:rsid w:val="00A72970"/>
    <w:rsid w:val="00A77891"/>
    <w:rsid w:val="00A94DC1"/>
    <w:rsid w:val="00A9601B"/>
    <w:rsid w:val="00A97576"/>
    <w:rsid w:val="00AA6F54"/>
    <w:rsid w:val="00AC4074"/>
    <w:rsid w:val="00AC53F3"/>
    <w:rsid w:val="00AE0B52"/>
    <w:rsid w:val="00AE251B"/>
    <w:rsid w:val="00AE49EE"/>
    <w:rsid w:val="00B01D2B"/>
    <w:rsid w:val="00B022F8"/>
    <w:rsid w:val="00B1650D"/>
    <w:rsid w:val="00B22DC9"/>
    <w:rsid w:val="00B31B27"/>
    <w:rsid w:val="00B370EF"/>
    <w:rsid w:val="00B410F6"/>
    <w:rsid w:val="00B60F4D"/>
    <w:rsid w:val="00B63259"/>
    <w:rsid w:val="00B7674E"/>
    <w:rsid w:val="00BA1564"/>
    <w:rsid w:val="00BA2286"/>
    <w:rsid w:val="00BA7051"/>
    <w:rsid w:val="00BA7590"/>
    <w:rsid w:val="00BB266A"/>
    <w:rsid w:val="00BB5D10"/>
    <w:rsid w:val="00BC325E"/>
    <w:rsid w:val="00BC526F"/>
    <w:rsid w:val="00BD0C47"/>
    <w:rsid w:val="00BD6CB6"/>
    <w:rsid w:val="00BF0354"/>
    <w:rsid w:val="00BF098B"/>
    <w:rsid w:val="00BF7EB9"/>
    <w:rsid w:val="00C04361"/>
    <w:rsid w:val="00C075D6"/>
    <w:rsid w:val="00C24E59"/>
    <w:rsid w:val="00C250C8"/>
    <w:rsid w:val="00C2544C"/>
    <w:rsid w:val="00C25633"/>
    <w:rsid w:val="00C33C99"/>
    <w:rsid w:val="00C3443E"/>
    <w:rsid w:val="00C455E2"/>
    <w:rsid w:val="00C7497D"/>
    <w:rsid w:val="00C806CB"/>
    <w:rsid w:val="00C81BB2"/>
    <w:rsid w:val="00C93BB8"/>
    <w:rsid w:val="00C9698A"/>
    <w:rsid w:val="00CA00E5"/>
    <w:rsid w:val="00CB0C04"/>
    <w:rsid w:val="00CB1F00"/>
    <w:rsid w:val="00CD23C7"/>
    <w:rsid w:val="00CD36EF"/>
    <w:rsid w:val="00CD3BF0"/>
    <w:rsid w:val="00CE519D"/>
    <w:rsid w:val="00CE73C2"/>
    <w:rsid w:val="00CF053C"/>
    <w:rsid w:val="00CF34B6"/>
    <w:rsid w:val="00CF5670"/>
    <w:rsid w:val="00D170D8"/>
    <w:rsid w:val="00D26580"/>
    <w:rsid w:val="00D3481C"/>
    <w:rsid w:val="00D35D1B"/>
    <w:rsid w:val="00D36092"/>
    <w:rsid w:val="00D459F6"/>
    <w:rsid w:val="00D5231B"/>
    <w:rsid w:val="00D62DC2"/>
    <w:rsid w:val="00D7398B"/>
    <w:rsid w:val="00D74A0F"/>
    <w:rsid w:val="00D770B5"/>
    <w:rsid w:val="00D828AD"/>
    <w:rsid w:val="00D86AFA"/>
    <w:rsid w:val="00D91C37"/>
    <w:rsid w:val="00D9367E"/>
    <w:rsid w:val="00D97615"/>
    <w:rsid w:val="00DA3889"/>
    <w:rsid w:val="00DA7869"/>
    <w:rsid w:val="00DB126C"/>
    <w:rsid w:val="00DB488D"/>
    <w:rsid w:val="00DB63D8"/>
    <w:rsid w:val="00DC2689"/>
    <w:rsid w:val="00DD2BDB"/>
    <w:rsid w:val="00DD51E2"/>
    <w:rsid w:val="00DE0888"/>
    <w:rsid w:val="00DE42AB"/>
    <w:rsid w:val="00DF60BC"/>
    <w:rsid w:val="00DF744E"/>
    <w:rsid w:val="00E012B1"/>
    <w:rsid w:val="00E016C0"/>
    <w:rsid w:val="00E018DA"/>
    <w:rsid w:val="00E06E80"/>
    <w:rsid w:val="00E11F01"/>
    <w:rsid w:val="00E3797E"/>
    <w:rsid w:val="00E7518D"/>
    <w:rsid w:val="00E94537"/>
    <w:rsid w:val="00EC4CA5"/>
    <w:rsid w:val="00ED554B"/>
    <w:rsid w:val="00EE2084"/>
    <w:rsid w:val="00EE21B7"/>
    <w:rsid w:val="00F13553"/>
    <w:rsid w:val="00F26059"/>
    <w:rsid w:val="00F43D42"/>
    <w:rsid w:val="00F4688C"/>
    <w:rsid w:val="00F63843"/>
    <w:rsid w:val="00F6699E"/>
    <w:rsid w:val="00F75671"/>
    <w:rsid w:val="00F75EFD"/>
    <w:rsid w:val="00F81BAC"/>
    <w:rsid w:val="00F84281"/>
    <w:rsid w:val="00F94D07"/>
    <w:rsid w:val="00FA7DD2"/>
    <w:rsid w:val="00FB75B5"/>
    <w:rsid w:val="00FC0804"/>
    <w:rsid w:val="00FC4937"/>
    <w:rsid w:val="00FD0716"/>
    <w:rsid w:val="00FD2F30"/>
    <w:rsid w:val="00FD449E"/>
    <w:rsid w:val="00FE5CA3"/>
    <w:rsid w:val="00FE65A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452E49"/>
  <w15:docId w15:val="{2B149DC3-4B94-42C8-81DC-0632EF447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rsid w:val="00401AA0"/>
    <w:pPr>
      <w:spacing w:after="360"/>
      <w:jc w:val="center"/>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F43D42"/>
    <w:pPr>
      <w:autoSpaceDE w:val="0"/>
      <w:autoSpaceDN w:val="0"/>
      <w:adjustRightInd w:val="0"/>
      <w:spacing w:before="0" w:line="240" w:lineRule="auto"/>
      <w:jc w:val="left"/>
    </w:pPr>
    <w:rPr>
      <w:rFonts w:ascii="Consolas" w:hAnsi="Consolas" w:cs="Consolas"/>
      <w:color w:val="000000"/>
      <w:sz w:val="19"/>
      <w:szCs w:val="19"/>
      <w:lang w:val="en-US"/>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3C2835"/>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aliases w:val="Codeverzeichnis"/>
    <w:basedOn w:val="Verzeichnis3"/>
    <w:next w:val="Standard"/>
    <w:autoRedefine/>
    <w:uiPriority w:val="99"/>
    <w:rsid w:val="00E7518D"/>
    <w:pPr>
      <w:tabs>
        <w:tab w:val="clear" w:pos="680"/>
        <w:tab w:val="clear" w:pos="1004"/>
      </w:tabs>
      <w:ind w:left="1332" w:right="425" w:hanging="1332"/>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uiPriority w:val="99"/>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uiPriority w:val="10"/>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uiPriority w:val="10"/>
    <w:rsid w:val="00BF0354"/>
    <w:rPr>
      <w:rFonts w:ascii="Arial" w:hAnsi="Arial"/>
      <w:b/>
      <w:kern w:val="28"/>
      <w:sz w:val="44"/>
    </w:rPr>
  </w:style>
  <w:style w:type="paragraph" w:styleId="Listenabsatz">
    <w:name w:val="List Paragraph"/>
    <w:basedOn w:val="Standard"/>
    <w:uiPriority w:val="34"/>
    <w:rsid w:val="00131C08"/>
    <w:pPr>
      <w:ind w:left="720"/>
      <w:contextualSpacing/>
    </w:pPr>
  </w:style>
  <w:style w:type="character" w:customStyle="1" w:styleId="berschrift1Zchn">
    <w:name w:val="Überschrift 1 Zchn"/>
    <w:basedOn w:val="Absatz-Standardschriftart"/>
    <w:link w:val="berschrift1"/>
    <w:uiPriority w:val="9"/>
    <w:rsid w:val="009D0667"/>
    <w:rPr>
      <w:rFonts w:ascii="Arial" w:hAnsi="Arial"/>
      <w:b/>
      <w:kern w:val="28"/>
      <w:sz w:val="32"/>
    </w:rPr>
  </w:style>
  <w:style w:type="paragraph" w:styleId="Inhaltsverzeichnisberschrift">
    <w:name w:val="TOC Heading"/>
    <w:basedOn w:val="berschrift1"/>
    <w:next w:val="Standard"/>
    <w:uiPriority w:val="39"/>
    <w:semiHidden/>
    <w:unhideWhenUsed/>
    <w:qFormat/>
    <w:rsid w:val="0076089B"/>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76089B"/>
    <w:rPr>
      <w:b/>
      <w:bCs/>
      <w:i/>
      <w:iCs/>
      <w:spacing w:val="5"/>
    </w:rPr>
  </w:style>
  <w:style w:type="character" w:styleId="IntensiverVerweis">
    <w:name w:val="Intense Reference"/>
    <w:basedOn w:val="Absatz-Standardschriftart"/>
    <w:uiPriority w:val="32"/>
    <w:rsid w:val="0076089B"/>
    <w:rPr>
      <w:b/>
      <w:bCs/>
      <w:smallCaps/>
      <w:color w:val="4F81BD" w:themeColor="accent1"/>
      <w:spacing w:val="5"/>
    </w:rPr>
  </w:style>
  <w:style w:type="character" w:styleId="SchwacherVerweis">
    <w:name w:val="Subtle Reference"/>
    <w:basedOn w:val="Absatz-Standardschriftart"/>
    <w:uiPriority w:val="31"/>
    <w:rsid w:val="0076089B"/>
    <w:rPr>
      <w:smallCaps/>
      <w:color w:val="5A5A5A" w:themeColor="text1" w:themeTint="A5"/>
    </w:rPr>
  </w:style>
  <w:style w:type="character" w:styleId="IntensiveHervorhebung">
    <w:name w:val="Intense Emphasis"/>
    <w:basedOn w:val="Absatz-Standardschriftart"/>
    <w:uiPriority w:val="21"/>
    <w:rsid w:val="0076089B"/>
    <w:rPr>
      <w:i/>
      <w:iCs/>
      <w:color w:val="4F81BD" w:themeColor="accent1"/>
    </w:rPr>
  </w:style>
  <w:style w:type="character" w:styleId="SchwacheHervorhebung">
    <w:name w:val="Subtle Emphasis"/>
    <w:basedOn w:val="Absatz-Standardschriftart"/>
    <w:uiPriority w:val="19"/>
    <w:rsid w:val="0076089B"/>
    <w:rPr>
      <w:i/>
      <w:iCs/>
      <w:color w:val="404040" w:themeColor="text1" w:themeTint="BF"/>
    </w:rPr>
  </w:style>
  <w:style w:type="paragraph" w:styleId="IntensivesZitat">
    <w:name w:val="Intense Quote"/>
    <w:basedOn w:val="Standard"/>
    <w:next w:val="Standard"/>
    <w:link w:val="IntensivesZitatZchn"/>
    <w:uiPriority w:val="30"/>
    <w:rsid w:val="0076089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76089B"/>
    <w:rPr>
      <w:i/>
      <w:iCs/>
      <w:color w:val="4F81BD" w:themeColor="accent1"/>
      <w:sz w:val="24"/>
    </w:rPr>
  </w:style>
  <w:style w:type="table" w:styleId="MittlereListe1-Akzent1">
    <w:name w:val="Medium List 1 Accent 1"/>
    <w:basedOn w:val="NormaleTabelle"/>
    <w:uiPriority w:val="65"/>
    <w:semiHidden/>
    <w:unhideWhenUsed/>
    <w:rsid w:val="0076089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6089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76089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76089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6089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6089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6089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6089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6089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608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76089B"/>
    <w:pPr>
      <w:jc w:val="both"/>
    </w:pPr>
    <w:rPr>
      <w:sz w:val="24"/>
    </w:rPr>
  </w:style>
  <w:style w:type="character" w:styleId="HTMLVariable">
    <w:name w:val="HTML Variable"/>
    <w:basedOn w:val="Absatz-Standardschriftart"/>
    <w:uiPriority w:val="99"/>
    <w:semiHidden/>
    <w:unhideWhenUsed/>
    <w:rsid w:val="0076089B"/>
    <w:rPr>
      <w:i/>
      <w:iCs/>
    </w:rPr>
  </w:style>
  <w:style w:type="character" w:styleId="HTMLSchreibmaschine">
    <w:name w:val="HTML Typewriter"/>
    <w:basedOn w:val="Absatz-Standardschriftart"/>
    <w:uiPriority w:val="99"/>
    <w:semiHidden/>
    <w:unhideWhenUsed/>
    <w:rsid w:val="0076089B"/>
    <w:rPr>
      <w:rFonts w:ascii="Consolas" w:hAnsi="Consolas" w:cs="Consolas"/>
      <w:sz w:val="20"/>
      <w:szCs w:val="20"/>
    </w:rPr>
  </w:style>
  <w:style w:type="character" w:styleId="HTMLBeispiel">
    <w:name w:val="HTML Sample"/>
    <w:basedOn w:val="Absatz-Standardschriftart"/>
    <w:uiPriority w:val="99"/>
    <w:semiHidden/>
    <w:unhideWhenUsed/>
    <w:rsid w:val="0076089B"/>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76089B"/>
    <w:pPr>
      <w:spacing w:before="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76089B"/>
    <w:rPr>
      <w:rFonts w:ascii="Consolas" w:hAnsi="Consolas" w:cs="Consolas"/>
    </w:rPr>
  </w:style>
  <w:style w:type="character" w:styleId="HTMLTastatur">
    <w:name w:val="HTML Keyboard"/>
    <w:basedOn w:val="Absatz-Standardschriftart"/>
    <w:uiPriority w:val="99"/>
    <w:semiHidden/>
    <w:unhideWhenUsed/>
    <w:rsid w:val="0076089B"/>
    <w:rPr>
      <w:rFonts w:ascii="Consolas" w:hAnsi="Consolas" w:cs="Consolas"/>
      <w:sz w:val="20"/>
      <w:szCs w:val="20"/>
    </w:rPr>
  </w:style>
  <w:style w:type="character" w:styleId="HTMLDefinition">
    <w:name w:val="HTML Definition"/>
    <w:basedOn w:val="Absatz-Standardschriftart"/>
    <w:uiPriority w:val="99"/>
    <w:semiHidden/>
    <w:unhideWhenUsed/>
    <w:rsid w:val="0076089B"/>
    <w:rPr>
      <w:i/>
      <w:iCs/>
    </w:rPr>
  </w:style>
  <w:style w:type="character" w:styleId="HTMLCode">
    <w:name w:val="HTML Code"/>
    <w:basedOn w:val="Absatz-Standardschriftart"/>
    <w:uiPriority w:val="99"/>
    <w:semiHidden/>
    <w:unhideWhenUsed/>
    <w:rsid w:val="0076089B"/>
    <w:rPr>
      <w:rFonts w:ascii="Consolas" w:hAnsi="Consolas" w:cs="Consolas"/>
      <w:sz w:val="20"/>
      <w:szCs w:val="20"/>
    </w:rPr>
  </w:style>
  <w:style w:type="character" w:styleId="HTMLZitat">
    <w:name w:val="HTML Cite"/>
    <w:basedOn w:val="Absatz-Standardschriftart"/>
    <w:uiPriority w:val="99"/>
    <w:semiHidden/>
    <w:unhideWhenUsed/>
    <w:rsid w:val="0076089B"/>
    <w:rPr>
      <w:i/>
      <w:iCs/>
    </w:rPr>
  </w:style>
  <w:style w:type="paragraph" w:styleId="HTMLAdresse">
    <w:name w:val="HTML Address"/>
    <w:basedOn w:val="Standard"/>
    <w:link w:val="HTMLAdresseZchn"/>
    <w:uiPriority w:val="99"/>
    <w:semiHidden/>
    <w:unhideWhenUsed/>
    <w:rsid w:val="0076089B"/>
    <w:pPr>
      <w:spacing w:before="0" w:line="240" w:lineRule="auto"/>
    </w:pPr>
    <w:rPr>
      <w:i/>
      <w:iCs/>
    </w:rPr>
  </w:style>
  <w:style w:type="character" w:customStyle="1" w:styleId="HTMLAdresseZchn">
    <w:name w:val="HTML Adresse Zchn"/>
    <w:basedOn w:val="Absatz-Standardschriftart"/>
    <w:link w:val="HTMLAdresse"/>
    <w:uiPriority w:val="99"/>
    <w:semiHidden/>
    <w:rsid w:val="0076089B"/>
    <w:rPr>
      <w:i/>
      <w:iCs/>
      <w:sz w:val="24"/>
    </w:rPr>
  </w:style>
  <w:style w:type="character" w:styleId="HTMLAkronym">
    <w:name w:val="HTML Acronym"/>
    <w:basedOn w:val="Absatz-Standardschriftart"/>
    <w:uiPriority w:val="99"/>
    <w:semiHidden/>
    <w:unhideWhenUsed/>
    <w:rsid w:val="0076089B"/>
  </w:style>
  <w:style w:type="paragraph" w:styleId="StandardWeb">
    <w:name w:val="Normal (Web)"/>
    <w:basedOn w:val="Standard"/>
    <w:uiPriority w:val="99"/>
    <w:semiHidden/>
    <w:unhideWhenUsed/>
    <w:rsid w:val="0076089B"/>
    <w:rPr>
      <w:szCs w:val="24"/>
    </w:rPr>
  </w:style>
  <w:style w:type="character" w:styleId="Hervorhebung">
    <w:name w:val="Emphasis"/>
    <w:basedOn w:val="Absatz-Standardschriftart"/>
    <w:uiPriority w:val="20"/>
    <w:rsid w:val="0076089B"/>
    <w:rPr>
      <w:i/>
      <w:iCs/>
    </w:rPr>
  </w:style>
  <w:style w:type="character" w:styleId="Fett">
    <w:name w:val="Strong"/>
    <w:basedOn w:val="Absatz-Standardschriftart"/>
    <w:uiPriority w:val="22"/>
    <w:rsid w:val="0076089B"/>
    <w:rPr>
      <w:b/>
      <w:bCs/>
    </w:rPr>
  </w:style>
  <w:style w:type="character" w:styleId="BesuchterHyperlink">
    <w:name w:val="FollowedHyperlink"/>
    <w:basedOn w:val="Absatz-Standardschriftart"/>
    <w:uiPriority w:val="99"/>
    <w:semiHidden/>
    <w:unhideWhenUsed/>
    <w:rsid w:val="0076089B"/>
    <w:rPr>
      <w:color w:val="800080" w:themeColor="followedHyperlink"/>
      <w:u w:val="single"/>
    </w:rPr>
  </w:style>
  <w:style w:type="character" w:styleId="Endnotenzeichen">
    <w:name w:val="endnote reference"/>
    <w:basedOn w:val="Absatz-Standardschriftart"/>
    <w:uiPriority w:val="99"/>
    <w:semiHidden/>
    <w:unhideWhenUsed/>
    <w:rsid w:val="0076089B"/>
    <w:rPr>
      <w:vertAlign w:val="superscript"/>
    </w:rPr>
  </w:style>
  <w:style w:type="character" w:styleId="Zeilennummer">
    <w:name w:val="line number"/>
    <w:basedOn w:val="Absatz-Standardschriftart"/>
    <w:uiPriority w:val="99"/>
    <w:semiHidden/>
    <w:unhideWhenUsed/>
    <w:rsid w:val="0076089B"/>
  </w:style>
  <w:style w:type="paragraph" w:customStyle="1" w:styleId="CitaviBibliographyEntry">
    <w:name w:val="Citavi Bibliography Entry"/>
    <w:basedOn w:val="Standard"/>
    <w:link w:val="CitaviBibliographyEntryZchn"/>
    <w:rsid w:val="0076089B"/>
    <w:pPr>
      <w:spacing w:after="120"/>
      <w:jc w:val="left"/>
    </w:pPr>
  </w:style>
  <w:style w:type="character" w:customStyle="1" w:styleId="CitaviBibliographyEntryZchn">
    <w:name w:val="Citavi Bibliography Entry Zchn"/>
    <w:basedOn w:val="Absatz-Standardschriftart"/>
    <w:link w:val="CitaviBibliographyEntry"/>
    <w:rsid w:val="0076089B"/>
    <w:rPr>
      <w:sz w:val="24"/>
    </w:rPr>
  </w:style>
  <w:style w:type="paragraph" w:customStyle="1" w:styleId="CitaviBibliographyHeading">
    <w:name w:val="Citavi Bibliography Heading"/>
    <w:basedOn w:val="berschrift1"/>
    <w:link w:val="CitaviBibliographyHeadingZchn"/>
    <w:rsid w:val="0076089B"/>
  </w:style>
  <w:style w:type="character" w:customStyle="1" w:styleId="CitaviBibliographyHeadingZchn">
    <w:name w:val="Citavi Bibliography Heading Zchn"/>
    <w:basedOn w:val="Absatz-Standardschriftart"/>
    <w:link w:val="CitaviBibliographyHeading"/>
    <w:rsid w:val="0076089B"/>
    <w:rPr>
      <w:rFonts w:ascii="Arial" w:hAnsi="Arial"/>
      <w:b/>
      <w:kern w:val="28"/>
      <w:sz w:val="32"/>
    </w:rPr>
  </w:style>
  <w:style w:type="character" w:styleId="Platzhaltertext">
    <w:name w:val="Placeholder Text"/>
    <w:basedOn w:val="Absatz-Standardschriftart"/>
    <w:uiPriority w:val="99"/>
    <w:semiHidden/>
    <w:rsid w:val="001C199B"/>
    <w:rPr>
      <w:color w:val="808080"/>
    </w:rPr>
  </w:style>
  <w:style w:type="paragraph" w:customStyle="1" w:styleId="CitaviBibliographySubheading1">
    <w:name w:val="Citavi Bibliography Subheading 1"/>
    <w:basedOn w:val="berschrift2"/>
    <w:link w:val="CitaviBibliographySubheading1Zchn"/>
    <w:rsid w:val="007123B7"/>
    <w:pPr>
      <w:outlineLvl w:val="9"/>
    </w:pPr>
  </w:style>
  <w:style w:type="character" w:customStyle="1" w:styleId="CitaviBibliographySubheading1Zchn">
    <w:name w:val="Citavi Bibliography Subheading 1 Zchn"/>
    <w:basedOn w:val="Absatz-Standardschriftart"/>
    <w:link w:val="CitaviBibliographySubheading1"/>
    <w:rsid w:val="007123B7"/>
    <w:rPr>
      <w:rFonts w:ascii="Arial" w:hAnsi="Arial"/>
      <w:b/>
      <w:kern w:val="28"/>
      <w:sz w:val="28"/>
    </w:rPr>
  </w:style>
  <w:style w:type="paragraph" w:customStyle="1" w:styleId="CitaviBibliographySubheading2">
    <w:name w:val="Citavi Bibliography Subheading 2"/>
    <w:basedOn w:val="berschrift3"/>
    <w:link w:val="CitaviBibliographySubheading2Zchn"/>
    <w:rsid w:val="007123B7"/>
    <w:pPr>
      <w:outlineLvl w:val="9"/>
    </w:pPr>
  </w:style>
  <w:style w:type="character" w:customStyle="1" w:styleId="CitaviBibliographySubheading2Zchn">
    <w:name w:val="Citavi Bibliography Subheading 2 Zchn"/>
    <w:basedOn w:val="Absatz-Standardschriftart"/>
    <w:link w:val="CitaviBibliographySubheading2"/>
    <w:rsid w:val="007123B7"/>
    <w:rPr>
      <w:rFonts w:ascii="Arial" w:hAnsi="Arial"/>
      <w:b/>
      <w:kern w:val="28"/>
      <w:sz w:val="24"/>
    </w:rPr>
  </w:style>
  <w:style w:type="paragraph" w:customStyle="1" w:styleId="CitaviBibliographySubheading3">
    <w:name w:val="Citavi Bibliography Subheading 3"/>
    <w:basedOn w:val="berschrift4"/>
    <w:link w:val="CitaviBibliographySubheading3Zchn"/>
    <w:rsid w:val="007123B7"/>
    <w:pPr>
      <w:outlineLvl w:val="9"/>
    </w:pPr>
  </w:style>
  <w:style w:type="character" w:customStyle="1" w:styleId="CitaviBibliographySubheading3Zchn">
    <w:name w:val="Citavi Bibliography Subheading 3 Zchn"/>
    <w:basedOn w:val="Absatz-Standardschriftart"/>
    <w:link w:val="CitaviBibliographySubheading3"/>
    <w:rsid w:val="007123B7"/>
    <w:rPr>
      <w:rFonts w:ascii="Arial" w:hAnsi="Arial"/>
      <w:kern w:val="28"/>
      <w:sz w:val="24"/>
    </w:rPr>
  </w:style>
  <w:style w:type="paragraph" w:customStyle="1" w:styleId="CitaviBibliographySubheading4">
    <w:name w:val="Citavi Bibliography Subheading 4"/>
    <w:basedOn w:val="berschrift5"/>
    <w:link w:val="CitaviBibliographySubheading4Zchn"/>
    <w:rsid w:val="007123B7"/>
    <w:pPr>
      <w:outlineLvl w:val="9"/>
    </w:pPr>
  </w:style>
  <w:style w:type="character" w:customStyle="1" w:styleId="CitaviBibliographySubheading4Zchn">
    <w:name w:val="Citavi Bibliography Subheading 4 Zchn"/>
    <w:basedOn w:val="Absatz-Standardschriftart"/>
    <w:link w:val="CitaviBibliographySubheading4"/>
    <w:rsid w:val="007123B7"/>
    <w:rPr>
      <w:rFonts w:ascii="Arial" w:hAnsi="Arial"/>
      <w:kern w:val="28"/>
      <w:sz w:val="24"/>
    </w:rPr>
  </w:style>
  <w:style w:type="paragraph" w:customStyle="1" w:styleId="CitaviBibliographySubheading5">
    <w:name w:val="Citavi Bibliography Subheading 5"/>
    <w:basedOn w:val="berschrift6"/>
    <w:link w:val="CitaviBibliographySubheading5Zchn"/>
    <w:rsid w:val="007123B7"/>
    <w:pPr>
      <w:outlineLvl w:val="9"/>
    </w:pPr>
  </w:style>
  <w:style w:type="character" w:customStyle="1" w:styleId="CitaviBibliographySubheading5Zchn">
    <w:name w:val="Citavi Bibliography Subheading 5 Zchn"/>
    <w:basedOn w:val="Absatz-Standardschriftart"/>
    <w:link w:val="CitaviBibliographySubheading5"/>
    <w:rsid w:val="007123B7"/>
    <w:rPr>
      <w:rFonts w:ascii="Arial" w:hAnsi="Arial"/>
      <w:kern w:val="28"/>
      <w:sz w:val="24"/>
    </w:rPr>
  </w:style>
  <w:style w:type="paragraph" w:customStyle="1" w:styleId="CitaviBibliographySubheading6">
    <w:name w:val="Citavi Bibliography Subheading 6"/>
    <w:basedOn w:val="berschrift7"/>
    <w:link w:val="CitaviBibliographySubheading6Zchn"/>
    <w:rsid w:val="007123B7"/>
    <w:pPr>
      <w:outlineLvl w:val="9"/>
    </w:pPr>
  </w:style>
  <w:style w:type="character" w:customStyle="1" w:styleId="CitaviBibliographySubheading6Zchn">
    <w:name w:val="Citavi Bibliography Subheading 6 Zchn"/>
    <w:basedOn w:val="Absatz-Standardschriftart"/>
    <w:link w:val="CitaviBibliographySubheading6"/>
    <w:rsid w:val="007123B7"/>
    <w:rPr>
      <w:rFonts w:ascii="Arial" w:hAnsi="Arial"/>
      <w:kern w:val="28"/>
      <w:sz w:val="24"/>
    </w:rPr>
  </w:style>
  <w:style w:type="paragraph" w:customStyle="1" w:styleId="CitaviBibliographySubheading7">
    <w:name w:val="Citavi Bibliography Subheading 7"/>
    <w:basedOn w:val="berschrift8"/>
    <w:link w:val="CitaviBibliographySubheading7Zchn"/>
    <w:rsid w:val="007123B7"/>
    <w:pPr>
      <w:outlineLvl w:val="9"/>
    </w:pPr>
  </w:style>
  <w:style w:type="character" w:customStyle="1" w:styleId="CitaviBibliographySubheading7Zchn">
    <w:name w:val="Citavi Bibliography Subheading 7 Zchn"/>
    <w:basedOn w:val="Absatz-Standardschriftart"/>
    <w:link w:val="CitaviBibliographySubheading7"/>
    <w:rsid w:val="007123B7"/>
    <w:rPr>
      <w:rFonts w:ascii="Arial" w:hAnsi="Arial"/>
      <w:kern w:val="28"/>
      <w:sz w:val="24"/>
    </w:rPr>
  </w:style>
  <w:style w:type="paragraph" w:customStyle="1" w:styleId="CitaviBibliographySubheading8">
    <w:name w:val="Citavi Bibliography Subheading 8"/>
    <w:basedOn w:val="berschrift9"/>
    <w:link w:val="CitaviBibliographySubheading8Zchn"/>
    <w:rsid w:val="007123B7"/>
    <w:pPr>
      <w:outlineLvl w:val="9"/>
    </w:pPr>
  </w:style>
  <w:style w:type="character" w:customStyle="1" w:styleId="CitaviBibliographySubheading8Zchn">
    <w:name w:val="Citavi Bibliography Subheading 8 Zchn"/>
    <w:basedOn w:val="Absatz-Standardschriftart"/>
    <w:link w:val="CitaviBibliographySubheading8"/>
    <w:rsid w:val="007123B7"/>
    <w:rPr>
      <w:rFonts w:ascii="Arial" w:hAnsi="Arial"/>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670182">
      <w:bodyDiv w:val="1"/>
      <w:marLeft w:val="0"/>
      <w:marRight w:val="0"/>
      <w:marTop w:val="0"/>
      <w:marBottom w:val="0"/>
      <w:divBdr>
        <w:top w:val="none" w:sz="0" w:space="0" w:color="auto"/>
        <w:left w:val="none" w:sz="0" w:space="0" w:color="auto"/>
        <w:bottom w:val="none" w:sz="0" w:space="0" w:color="auto"/>
        <w:right w:val="none" w:sz="0" w:space="0" w:color="auto"/>
      </w:divBdr>
    </w:div>
    <w:div w:id="284583287">
      <w:bodyDiv w:val="1"/>
      <w:marLeft w:val="0"/>
      <w:marRight w:val="0"/>
      <w:marTop w:val="0"/>
      <w:marBottom w:val="0"/>
      <w:divBdr>
        <w:top w:val="none" w:sz="0" w:space="0" w:color="auto"/>
        <w:left w:val="none" w:sz="0" w:space="0" w:color="auto"/>
        <w:bottom w:val="none" w:sz="0" w:space="0" w:color="auto"/>
        <w:right w:val="none" w:sz="0" w:space="0" w:color="auto"/>
      </w:divBdr>
    </w:div>
    <w:div w:id="337777845">
      <w:bodyDiv w:val="1"/>
      <w:marLeft w:val="0"/>
      <w:marRight w:val="0"/>
      <w:marTop w:val="0"/>
      <w:marBottom w:val="0"/>
      <w:divBdr>
        <w:top w:val="none" w:sz="0" w:space="0" w:color="auto"/>
        <w:left w:val="none" w:sz="0" w:space="0" w:color="auto"/>
        <w:bottom w:val="none" w:sz="0" w:space="0" w:color="auto"/>
        <w:right w:val="none" w:sz="0" w:space="0" w:color="auto"/>
      </w:divBdr>
    </w:div>
    <w:div w:id="546339688">
      <w:bodyDiv w:val="1"/>
      <w:marLeft w:val="0"/>
      <w:marRight w:val="0"/>
      <w:marTop w:val="0"/>
      <w:marBottom w:val="0"/>
      <w:divBdr>
        <w:top w:val="none" w:sz="0" w:space="0" w:color="auto"/>
        <w:left w:val="none" w:sz="0" w:space="0" w:color="auto"/>
        <w:bottom w:val="none" w:sz="0" w:space="0" w:color="auto"/>
        <w:right w:val="none" w:sz="0" w:space="0" w:color="auto"/>
      </w:divBdr>
    </w:div>
    <w:div w:id="607585339">
      <w:bodyDiv w:val="1"/>
      <w:marLeft w:val="0"/>
      <w:marRight w:val="0"/>
      <w:marTop w:val="0"/>
      <w:marBottom w:val="0"/>
      <w:divBdr>
        <w:top w:val="none" w:sz="0" w:space="0" w:color="auto"/>
        <w:left w:val="none" w:sz="0" w:space="0" w:color="auto"/>
        <w:bottom w:val="none" w:sz="0" w:space="0" w:color="auto"/>
        <w:right w:val="none" w:sz="0" w:space="0" w:color="auto"/>
      </w:divBdr>
    </w:div>
    <w:div w:id="680939007">
      <w:bodyDiv w:val="1"/>
      <w:marLeft w:val="0"/>
      <w:marRight w:val="0"/>
      <w:marTop w:val="0"/>
      <w:marBottom w:val="0"/>
      <w:divBdr>
        <w:top w:val="none" w:sz="0" w:space="0" w:color="auto"/>
        <w:left w:val="none" w:sz="0" w:space="0" w:color="auto"/>
        <w:bottom w:val="none" w:sz="0" w:space="0" w:color="auto"/>
        <w:right w:val="none" w:sz="0" w:space="0" w:color="auto"/>
      </w:divBdr>
    </w:div>
    <w:div w:id="920062881">
      <w:bodyDiv w:val="1"/>
      <w:marLeft w:val="0"/>
      <w:marRight w:val="0"/>
      <w:marTop w:val="0"/>
      <w:marBottom w:val="0"/>
      <w:divBdr>
        <w:top w:val="none" w:sz="0" w:space="0" w:color="auto"/>
        <w:left w:val="none" w:sz="0" w:space="0" w:color="auto"/>
        <w:bottom w:val="none" w:sz="0" w:space="0" w:color="auto"/>
        <w:right w:val="none" w:sz="0" w:space="0" w:color="auto"/>
      </w:divBdr>
    </w:div>
    <w:div w:id="986011395">
      <w:bodyDiv w:val="1"/>
      <w:marLeft w:val="0"/>
      <w:marRight w:val="0"/>
      <w:marTop w:val="0"/>
      <w:marBottom w:val="0"/>
      <w:divBdr>
        <w:top w:val="none" w:sz="0" w:space="0" w:color="auto"/>
        <w:left w:val="none" w:sz="0" w:space="0" w:color="auto"/>
        <w:bottom w:val="none" w:sz="0" w:space="0" w:color="auto"/>
        <w:right w:val="none" w:sz="0" w:space="0" w:color="auto"/>
      </w:divBdr>
    </w:div>
    <w:div w:id="996761942">
      <w:bodyDiv w:val="1"/>
      <w:marLeft w:val="0"/>
      <w:marRight w:val="0"/>
      <w:marTop w:val="0"/>
      <w:marBottom w:val="0"/>
      <w:divBdr>
        <w:top w:val="none" w:sz="0" w:space="0" w:color="auto"/>
        <w:left w:val="none" w:sz="0" w:space="0" w:color="auto"/>
        <w:bottom w:val="none" w:sz="0" w:space="0" w:color="auto"/>
        <w:right w:val="none" w:sz="0" w:space="0" w:color="auto"/>
      </w:divBdr>
    </w:div>
    <w:div w:id="1034111234">
      <w:bodyDiv w:val="1"/>
      <w:marLeft w:val="0"/>
      <w:marRight w:val="0"/>
      <w:marTop w:val="0"/>
      <w:marBottom w:val="0"/>
      <w:divBdr>
        <w:top w:val="none" w:sz="0" w:space="0" w:color="auto"/>
        <w:left w:val="none" w:sz="0" w:space="0" w:color="auto"/>
        <w:bottom w:val="none" w:sz="0" w:space="0" w:color="auto"/>
        <w:right w:val="none" w:sz="0" w:space="0" w:color="auto"/>
      </w:divBdr>
    </w:div>
    <w:div w:id="1138065009">
      <w:bodyDiv w:val="1"/>
      <w:marLeft w:val="0"/>
      <w:marRight w:val="0"/>
      <w:marTop w:val="0"/>
      <w:marBottom w:val="0"/>
      <w:divBdr>
        <w:top w:val="none" w:sz="0" w:space="0" w:color="auto"/>
        <w:left w:val="none" w:sz="0" w:space="0" w:color="auto"/>
        <w:bottom w:val="none" w:sz="0" w:space="0" w:color="auto"/>
        <w:right w:val="none" w:sz="0" w:space="0" w:color="auto"/>
      </w:divBdr>
    </w:div>
    <w:div w:id="1208033782">
      <w:bodyDiv w:val="1"/>
      <w:marLeft w:val="0"/>
      <w:marRight w:val="0"/>
      <w:marTop w:val="0"/>
      <w:marBottom w:val="0"/>
      <w:divBdr>
        <w:top w:val="none" w:sz="0" w:space="0" w:color="auto"/>
        <w:left w:val="none" w:sz="0" w:space="0" w:color="auto"/>
        <w:bottom w:val="none" w:sz="0" w:space="0" w:color="auto"/>
        <w:right w:val="none" w:sz="0" w:space="0" w:color="auto"/>
      </w:divBdr>
    </w:div>
    <w:div w:id="1218974571">
      <w:bodyDiv w:val="1"/>
      <w:marLeft w:val="0"/>
      <w:marRight w:val="0"/>
      <w:marTop w:val="0"/>
      <w:marBottom w:val="0"/>
      <w:divBdr>
        <w:top w:val="none" w:sz="0" w:space="0" w:color="auto"/>
        <w:left w:val="none" w:sz="0" w:space="0" w:color="auto"/>
        <w:bottom w:val="none" w:sz="0" w:space="0" w:color="auto"/>
        <w:right w:val="none" w:sz="0" w:space="0" w:color="auto"/>
      </w:divBdr>
    </w:div>
    <w:div w:id="1422994257">
      <w:bodyDiv w:val="1"/>
      <w:marLeft w:val="0"/>
      <w:marRight w:val="0"/>
      <w:marTop w:val="0"/>
      <w:marBottom w:val="0"/>
      <w:divBdr>
        <w:top w:val="none" w:sz="0" w:space="0" w:color="auto"/>
        <w:left w:val="none" w:sz="0" w:space="0" w:color="auto"/>
        <w:bottom w:val="none" w:sz="0" w:space="0" w:color="auto"/>
        <w:right w:val="none" w:sz="0" w:space="0" w:color="auto"/>
      </w:divBdr>
    </w:div>
    <w:div w:id="1550386227">
      <w:bodyDiv w:val="1"/>
      <w:marLeft w:val="0"/>
      <w:marRight w:val="0"/>
      <w:marTop w:val="0"/>
      <w:marBottom w:val="0"/>
      <w:divBdr>
        <w:top w:val="none" w:sz="0" w:space="0" w:color="auto"/>
        <w:left w:val="none" w:sz="0" w:space="0" w:color="auto"/>
        <w:bottom w:val="none" w:sz="0" w:space="0" w:color="auto"/>
        <w:right w:val="none" w:sz="0" w:space="0" w:color="auto"/>
      </w:divBdr>
    </w:div>
    <w:div w:id="1785612412">
      <w:bodyDiv w:val="1"/>
      <w:marLeft w:val="0"/>
      <w:marRight w:val="0"/>
      <w:marTop w:val="0"/>
      <w:marBottom w:val="0"/>
      <w:divBdr>
        <w:top w:val="none" w:sz="0" w:space="0" w:color="auto"/>
        <w:left w:val="none" w:sz="0" w:space="0" w:color="auto"/>
        <w:bottom w:val="none" w:sz="0" w:space="0" w:color="auto"/>
        <w:right w:val="none" w:sz="0" w:space="0" w:color="auto"/>
      </w:divBdr>
    </w:div>
    <w:div w:id="1791897315">
      <w:bodyDiv w:val="1"/>
      <w:marLeft w:val="0"/>
      <w:marRight w:val="0"/>
      <w:marTop w:val="0"/>
      <w:marBottom w:val="0"/>
      <w:divBdr>
        <w:top w:val="none" w:sz="0" w:space="0" w:color="auto"/>
        <w:left w:val="none" w:sz="0" w:space="0" w:color="auto"/>
        <w:bottom w:val="none" w:sz="0" w:space="0" w:color="auto"/>
        <w:right w:val="none" w:sz="0" w:space="0" w:color="auto"/>
      </w:divBdr>
    </w:div>
    <w:div w:id="1865169097">
      <w:bodyDiv w:val="1"/>
      <w:marLeft w:val="0"/>
      <w:marRight w:val="0"/>
      <w:marTop w:val="0"/>
      <w:marBottom w:val="0"/>
      <w:divBdr>
        <w:top w:val="none" w:sz="0" w:space="0" w:color="auto"/>
        <w:left w:val="none" w:sz="0" w:space="0" w:color="auto"/>
        <w:bottom w:val="none" w:sz="0" w:space="0" w:color="auto"/>
        <w:right w:val="none" w:sz="0" w:space="0" w:color="auto"/>
      </w:divBdr>
    </w:div>
    <w:div w:id="1943611839">
      <w:bodyDiv w:val="1"/>
      <w:marLeft w:val="0"/>
      <w:marRight w:val="0"/>
      <w:marTop w:val="0"/>
      <w:marBottom w:val="0"/>
      <w:divBdr>
        <w:top w:val="none" w:sz="0" w:space="0" w:color="auto"/>
        <w:left w:val="none" w:sz="0" w:space="0" w:color="auto"/>
        <w:bottom w:val="none" w:sz="0" w:space="0" w:color="auto"/>
        <w:right w:val="none" w:sz="0" w:space="0" w:color="auto"/>
      </w:divBdr>
    </w:div>
    <w:div w:id="1960649503">
      <w:bodyDiv w:val="1"/>
      <w:marLeft w:val="0"/>
      <w:marRight w:val="0"/>
      <w:marTop w:val="0"/>
      <w:marBottom w:val="0"/>
      <w:divBdr>
        <w:top w:val="none" w:sz="0" w:space="0" w:color="auto"/>
        <w:left w:val="none" w:sz="0" w:space="0" w:color="auto"/>
        <w:bottom w:val="none" w:sz="0" w:space="0" w:color="auto"/>
        <w:right w:val="none" w:sz="0" w:space="0" w:color="auto"/>
      </w:divBdr>
    </w:div>
    <w:div w:id="2084057393">
      <w:bodyDiv w:val="1"/>
      <w:marLeft w:val="0"/>
      <w:marRight w:val="0"/>
      <w:marTop w:val="0"/>
      <w:marBottom w:val="0"/>
      <w:divBdr>
        <w:top w:val="none" w:sz="0" w:space="0" w:color="auto"/>
        <w:left w:val="none" w:sz="0" w:space="0" w:color="auto"/>
        <w:bottom w:val="none" w:sz="0" w:space="0" w:color="auto"/>
        <w:right w:val="none" w:sz="0" w:space="0" w:color="auto"/>
      </w:divBdr>
    </w:div>
    <w:div w:id="2095978995">
      <w:bodyDiv w:val="1"/>
      <w:marLeft w:val="0"/>
      <w:marRight w:val="0"/>
      <w:marTop w:val="0"/>
      <w:marBottom w:val="0"/>
      <w:divBdr>
        <w:top w:val="none" w:sz="0" w:space="0" w:color="auto"/>
        <w:left w:val="none" w:sz="0" w:space="0" w:color="auto"/>
        <w:bottom w:val="none" w:sz="0" w:space="0" w:color="auto"/>
        <w:right w:val="none" w:sz="0" w:space="0" w:color="auto"/>
      </w:divBdr>
    </w:div>
    <w:div w:id="2100983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youtube.com/watch?v=gvDvOWtPLVY"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dingthesmartway.com/wp-content/uploads/2019/02/010-1024x500.png"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codingthesmartway.com/wp-content/uploads/2019/02/010-1024x500.pn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0D20C556-0DBF-4D25-8AA5-F5C073250F35}"/>
      </w:docPartPr>
      <w:docPartBody>
        <w:p w:rsidR="00BD1FCD" w:rsidRDefault="00BD1FCD">
          <w:r w:rsidRPr="000B726F">
            <w:rPr>
              <w:rStyle w:val="Platzhaltertext"/>
            </w:rPr>
            <w:t>Klicken Sie hier, um Text einzugeben.</w:t>
          </w:r>
        </w:p>
      </w:docPartBody>
    </w:docPart>
    <w:docPart>
      <w:docPartPr>
        <w:name w:val="3B55AF0A154F42CF941161F137E487D4"/>
        <w:category>
          <w:name w:val="Allgemein"/>
          <w:gallery w:val="placeholder"/>
        </w:category>
        <w:types>
          <w:type w:val="bbPlcHdr"/>
        </w:types>
        <w:behaviors>
          <w:behavior w:val="content"/>
        </w:behaviors>
        <w:guid w:val="{8226C6C5-D54A-4F4F-AE69-37C3900C8129}"/>
      </w:docPartPr>
      <w:docPartBody>
        <w:p w:rsidR="0062462D" w:rsidRDefault="00CD680D" w:rsidP="00CD680D">
          <w:pPr>
            <w:pStyle w:val="3B55AF0A154F42CF941161F137E487D4"/>
          </w:pPr>
          <w:r w:rsidRPr="000B726F">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FCD"/>
    <w:rsid w:val="000436A9"/>
    <w:rsid w:val="00264854"/>
    <w:rsid w:val="002C0AEC"/>
    <w:rsid w:val="00621F9A"/>
    <w:rsid w:val="0062462D"/>
    <w:rsid w:val="00695353"/>
    <w:rsid w:val="00B965CF"/>
    <w:rsid w:val="00BB779A"/>
    <w:rsid w:val="00BD1FCD"/>
    <w:rsid w:val="00CD680D"/>
    <w:rsid w:val="00F0114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D680D"/>
    <w:rPr>
      <w:color w:val="808080"/>
    </w:rPr>
  </w:style>
  <w:style w:type="paragraph" w:customStyle="1" w:styleId="3B55AF0A154F42CF941161F137E487D4">
    <w:name w:val="3B55AF0A154F42CF941161F137E487D4"/>
    <w:rsid w:val="00CD680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Phi94</b:Tag>
    <b:SourceType>Book</b:SourceType>
    <b:Guid>{C53F83B4-BD72-44E5-873F-D62C09822415}</b:Guid>
    <b:Title>How to Get a PhD: a Handbook for Students and Their Supervisors</b:Title>
    <b:Year>1994</b:Year>
    <b:Author>
      <b:Author>
        <b:NameList>
          <b:Person>
            <b:Last>Phillips</b:Last>
            <b:First>E.M</b:First>
          </b:Person>
          <b:Person>
            <b:Last>Pugh</b:Last>
            <b:First>D.S</b:First>
          </b:Person>
        </b:NameList>
      </b:Author>
    </b:Author>
    <b:City>Buckingham, England</b:City>
    <b:Publisher>Open University Press</b:Publisher>
    <b:RefOrder>1</b:RefOrder>
  </b:Source>
  <b:Source>
    <b:Tag>Wol00</b:Tag>
    <b:SourceType>InternetSite</b:SourceType>
    <b:Guid>{F4FCFF10-0240-43A5-A92A-883B307F8970}</b:Guid>
    <b:Title>How to Write a PhD Thesis</b:Title>
    <b:Year>2000</b:Year>
    <b:URL>http://www.phys.unsw.edu.au/~jw/thesis.html</b:URL>
    <b:ProductionCompany>School of Physics, The University of New South Wales, Sydney, Australia</b:ProductionCompany>
    <b:YearAccessed>2000</b:YearAccessed>
    <b:MonthAccessed>Juli</b:MonthAccessed>
    <b:DayAccessed>28</b:DayAccessed>
    <b:Author>
      <b:Author>
        <b:NameList>
          <b:Person>
            <b:Last>Wolfe</b:Last>
            <b:First>J.</b:First>
          </b:Person>
        </b:NameList>
      </b:Author>
    </b:Author>
    <b:RefOrder>2</b:RefOrder>
  </b:Source>
  <b:Source>
    <b:Tag>Uni00</b:Tag>
    <b:SourceType>InternetSite</b:SourceType>
    <b:Guid>{5EC8E1D6-B6C3-4822-8708-3C73959307EE}</b:Guid>
    <b:Title>Thesis Style Sheet for LaTeX/Scientific Word Users</b:Title>
    <b:Year>2000</b:Year>
    <b:URL>http://www.ualberta.ca/dept/chemeng/deptfiles/fpweb/groups/control/stythes.html</b:URL>
    <b:Author>
      <b:Author>
        <b:Corporate>University of Alberta</b:Corporate>
      </b:Author>
    </b:Author>
    <b:YearAccessed>2000</b:YearAccessed>
    <b:MonthAccessed>August</b:MonthAccessed>
    <b:DayAccessed>18</b:DayAccessed>
    <b:RefOrder>3</b:RefOrder>
  </b:Source>
  <b:Source>
    <b:Tag>Rie01</b:Tag>
    <b:SourceType>DocumentFromInternetSite</b:SourceType>
    <b:Guid>{BAC8031B-1AFD-4217-9CC0-2F67A821AC88}</b:Guid>
    <b:Title>Abschlussarbeiten u.a. wissenschaftliche Arbeiten / Theses</b:Title>
    <b:Year>2001</b:Year>
    <b:URL>http://v.hdm-stuttgart.de/~riekert/theses/</b:URL>
    <b:Author>
      <b:Author>
        <b:NameList>
          <b:Person>
            <b:Last>Riekert</b:Last>
            <b:First>W.-F.</b:First>
          </b:Person>
        </b:NameList>
      </b:Author>
    </b:Author>
    <b:YearAccessed>2001</b:YearAccessed>
    <b:MonthAccessed>Juli</b:MonthAccessed>
    <b:DayAccessed>12</b:DayAccessed>
    <b:InternetSiteTitle>Hochschule für Bibliotheks- und Informationswesen Stuttgart</b:InternetSiteTitle>
    <b:RefOrder>4</b:RefOrder>
  </b:Source>
  <b:Source>
    <b:Tag>Hum00</b:Tag>
    <b:SourceType>DocumentFromInternetSite</b:SourceType>
    <b:Guid>{5716CCDA-0BD9-48A9-B145-9405787A3CAF}</b:Guid>
    <b:Author>
      <b:Author>
        <b:Corporate>Humboldt Universität zu Berlin</b:Corporate>
      </b:Author>
    </b:Author>
    <b:Year>2000</b:Year>
    <b:YearAccessed>2000</b:YearAccessed>
    <b:MonthAccessed>August</b:MonthAccessed>
    <b:DayAccessed>18</b:DayAccessed>
    <b:URL>http://dissertationen.hu-berlin.de/epdiss/</b:URL>
    <b:Title>Digitale Dissertationen</b:Title>
    <b:RefOrder>5</b:RefOrder>
  </b:Source>
  <b:Source>
    <b:Tag>HBI01</b:Tag>
    <b:SourceType>Report</b:SourceType>
    <b:Guid>{EEC0DCE9-5A15-4288-A94F-4392CF49CB2F}</b:Guid>
    <b:Title>Merkblatt zur Diplomarbeit</b:Title>
    <b:Year>2001</b:Year>
    <b:Author>
      <b:Author>
        <b:Corporate>HBI</b:Corporate>
      </b:Author>
    </b:Author>
    <b:Publisher>Hochschule für Bibliotheks- und Informationswesen</b:Publisher>
    <b:City>Stuttgart</b:City>
    <b:RefOrder>6</b:RefOrder>
  </b:Source>
  <b:Source>
    <b:Tag>Thi98</b:Tag>
    <b:SourceType>Misc</b:SourceType>
    <b:Guid>{50E9DA5B-CD09-4519-A741-30C125234D1B}</b:Guid>
    <b:Author>
      <b:Author>
        <b:NameList>
          <b:Person>
            <b:Last>Thissen</b:Last>
            <b:First>F.</b:First>
          </b:Person>
        </b:NameList>
      </b:Author>
    </b:Author>
    <b:PublicationTitle>Arbeits-, Lern- und Präsentationstechniken</b:PublicationTitle>
    <b:Year>1998</b:Year>
    <b:City> Stuttgart</b:City>
    <b:Publisher>Unveröffentlicht. Hochschule für Bibliotheks- und Informationswesen</b:Publisher>
    <b:Medium>Seminar-Unterlagen</b:Medium>
    <b:RefOrder>7</b:RefOrder>
  </b:Source>
  <b:Source>
    <b:Tag>Arb97</b:Tag>
    <b:SourceType>Misc</b:SourceType>
    <b:Guid>{403603DB-AB06-4159-82A0-AAA7CF7876A4}</b:Guid>
    <b:Year>1997</b:Year>
    <b:PublicationTitle>Arbeits-, Lern- und Präsentationstechniken</b:PublicationTitle>
    <b:City>Stuttgart</b:City>
    <b:Author>
      <b:Author>
        <b:NameList>
          <b:Person>
            <b:Last>Roos</b:Last>
            <b:First>A</b:First>
          </b:Person>
        </b:NameList>
      </b:Author>
    </b:Author>
    <b:Publisher>Unveröffentlicht. Hochschule für Bibliotheks- und Informationswesen</b:Publisher>
    <b:Medium>WS 97/98. Foliensatz</b:Medium>
    <b:RefOrder>8</b:RefOrder>
  </b:Source>
  <b:Source>
    <b:Tag>Mic01</b:Tag>
    <b:SourceType>InternetSite</b:SourceType>
    <b:Guid>{4DA3BE5D-C95C-4710-B1B3-3993B23ADD4C}</b:Guid>
    <b:Title>Neue deutsche Rechtschreibung für Microsoft Office 95 und Micro-soft Office 97. Microsoft Office Update.</b:Title>
    <b:Year>2000</b:Year>
    <b:Author>
      <b:Author>
        <b:Corporate>Microsoft</b:Corporate>
      </b:Author>
    </b:Author>
    <b:URL>http://officeupdate.microsoft.com/worldwide/germany/ downloaddetails/DE/spdeu9x.htm</b:URL>
    <b:YearAccessed>2000</b:YearAccessed>
    <b:MonthAccessed>August</b:MonthAccessed>
    <b:DayAccessed>22</b:DayAccessed>
    <b:InternetSiteTitle>Microsoft Office Update</b:InternetSiteTitle>
    <b:RefOrder>9</b:RefOrder>
  </b:Source>
  <b:Source>
    <b:Tag>Lam99</b:Tag>
    <b:SourceType>Book</b:SourceType>
    <b:Guid>{57145FC1-83C0-4348-9F0A-770FCAFEFF1D}</b:Guid>
    <b:Title>Microsoft Word 2000 auf einen Blick</b:Title>
    <b:Year>1999</b:Year>
    <b:Publisher>Microsoft Press</b:Publisher>
    <b:City>Unterschleißheim</b:City>
    <b:Author>
      <b:Author>
        <b:NameList>
          <b:Person>
            <b:Last>Lambrich</b:Last>
            <b:First>S.</b:First>
          </b:Person>
        </b:NameList>
      </b:Author>
    </b:Author>
    <b:RefOrder>10</b:RefOrder>
  </b:Source>
</b:Sources>
</file>

<file path=customXml/itemProps1.xml><?xml version="1.0" encoding="utf-8"?>
<ds:datastoreItem xmlns:ds="http://schemas.openxmlformats.org/officeDocument/2006/customXml" ds:itemID="{D42012AA-0548-4E67-8C15-A14B418348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5289</Words>
  <Characters>33323</Characters>
  <Application>Microsoft Office Word</Application>
  <DocSecurity>0</DocSecurity>
  <Lines>277</Lines>
  <Paragraphs>77</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Essslingen - University of Applied Sciences</Company>
  <LinksUpToDate>false</LinksUpToDate>
  <CharactersWithSpaces>385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ildermuth Gerrit</dc:creator>
  <cp:keywords/>
  <dc:description/>
  <cp:lastModifiedBy>Wildermuth Gerrit</cp:lastModifiedBy>
  <cp:revision>23</cp:revision>
  <cp:lastPrinted>2015-05-19T09:24:00Z</cp:lastPrinted>
  <dcterms:created xsi:type="dcterms:W3CDTF">2015-06-01T14:30:00Z</dcterms:created>
  <dcterms:modified xsi:type="dcterms:W3CDTF">2019-10-17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9fe8bb6-35d6-4f81-b1c0-ff02c3ce2e0c</vt:lpwstr>
  </property>
  <property fmtid="{D5CDD505-2E9C-101B-9397-08002B2CF9AE}" pid="3" name="CitaviDocumentProperty_7">
    <vt:lpwstr>Bachelor_Thesis</vt:lpwstr>
  </property>
  <property fmtid="{D5CDD505-2E9C-101B-9397-08002B2CF9AE}" pid="4" name="CitaviDocumentProperty_1">
    <vt:lpwstr>6.3.0.0</vt:lpwstr>
  </property>
  <property fmtid="{D5CDD505-2E9C-101B-9397-08002B2CF9AE}" pid="5" name="CitaviDocumentProperty_6">
    <vt:lpwstr>False</vt:lpwstr>
  </property>
  <property fmtid="{D5CDD505-2E9C-101B-9397-08002B2CF9AE}" pid="6" name="CitaviDocumentProperty_8">
    <vt:lpwstr>CloudProjectKey=xjneepc7hd2puwy4u82nnih2dl2k8oi0go1xhezzsgnl85; ProjectName=Bachelor_Thesis</vt:lpwstr>
  </property>
</Properties>
</file>